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86C3D5" w14:textId="77777777" w:rsidR="00FF6559" w:rsidRPr="00727BDA" w:rsidRDefault="00FF6559" w:rsidP="00FF6559">
      <w:pPr>
        <w:spacing w:line="480" w:lineRule="auto"/>
        <w:contextualSpacing/>
        <w:rPr>
          <w:i/>
          <w:color w:val="000000"/>
          <w:sz w:val="24"/>
          <w:szCs w:val="24"/>
        </w:rPr>
      </w:pPr>
      <w:r w:rsidRPr="00727BDA">
        <w:rPr>
          <w:i/>
          <w:color w:val="000000"/>
          <w:sz w:val="24"/>
          <w:szCs w:val="24"/>
        </w:rPr>
        <w:t>Randomization</w:t>
      </w:r>
    </w:p>
    <w:p w14:paraId="2113BD6A" w14:textId="77777777" w:rsidR="00FF6559" w:rsidRPr="00640360" w:rsidRDefault="00FF6559" w:rsidP="00FF6559">
      <w:pPr>
        <w:spacing w:line="480" w:lineRule="auto"/>
        <w:contextualSpacing/>
        <w:rPr>
          <w:color w:val="000000"/>
          <w:sz w:val="24"/>
          <w:szCs w:val="24"/>
        </w:rPr>
      </w:pPr>
      <w:r w:rsidRPr="00727BDA">
        <w:rPr>
          <w:color w:val="000000"/>
          <w:sz w:val="24"/>
          <w:szCs w:val="24"/>
        </w:rPr>
        <w:tab/>
      </w:r>
      <w:r w:rsidRPr="00FF4063">
        <w:rPr>
          <w:color w:val="000000"/>
          <w:sz w:val="24"/>
          <w:szCs w:val="24"/>
        </w:rPr>
        <w:t>Only 5 studies randomly assigned subjects to groups.</w:t>
      </w:r>
      <w:r w:rsidRPr="00FF4063">
        <w:rPr>
          <w:color w:val="000000"/>
          <w:sz w:val="24"/>
          <w:szCs w:val="24"/>
        </w:rPr>
        <w:fldChar w:fldCharType="begin" w:fldLock="1"/>
      </w:r>
      <w:r w:rsidRPr="00FF4063">
        <w:rPr>
          <w:color w:val="000000"/>
          <w:sz w:val="24"/>
          <w:szCs w:val="24"/>
        </w:rPr>
        <w:instrText>ADDIN CSL_CITATION { "citationItems" : [ { "id" : "ITEM-1", "itemData" : { "DOI" : "10.1109/TOH.2013.38", "ISBN" : "9781467360241", "ISSN" : "19391412", "PMID" : "24968377", "abstract" : "Self-initiated mobility is a causal factor in children's development. Previous studies have demonstrated the effectiveness of our training methods in learning directional driving and navigation. The ultimate goal of mobility training is to enable children to be social, that is, to interact with their peers. A powered mobility device was developed that can localize itself, map the environment, plan an obstacle-free path to a goal, and ensure safety of a human driver. Combined with a positioning system, this system is able to apply a force field using a modular haptic feedback approach to train subjects to drive towards an object, a caregiver, a peer, or a group of peers. System feasibility was tested by designing a 'ball chasing' game. Results show that the system is promising in promoting socialization in children.", "author" : [ { "dropping-particle" : "", "family" : "Chen", "given" : "Xi", "non-dropping-particle" : "", "parse-names" : false, "suffix" : "" }, { "dropping-particle" : "", "family" : "Ragonesi", "given" : "Christina", "non-dropping-particle" : "", "parse-names" : false, "suffix" : "" }, { "dropping-particle" : "", "family" : "Galloway", "given" : "James C.", "non-dropping-particle" : "", "parse-names" : false, "suffix" : "" }, { "dropping-particle" : "", "family" : "Agrawal", "given" : "Sunil K.", "non-dropping-particle" : "", "parse-names" : false, "suffix" : "" } ], "container-title" : "IEEE Transactions on Haptics", "id" : "ITEM-1", "issue" : "2", "issued" : { "date-parts" : [ [ "2014" ] ] }, "page" : "131-139", "title" : "Design of a robotic mobility system with a modular haptic feedback approach to promote socialization in children", "type" : "article-journal", "volume" : "7" }, "uris" : [ "http://www.mendeley.com/documents/?uuid=d084f716-42df-4c2f-a8d7-4a847fd3f9e0" ] }, { "id" : "ITEM-2", "itemData" : { "ISBN" : "0162-6434", "ISSN" : "0162-6434", "abstract" : "This research project studied the effect that a technology-based training program, WheelchairNet, could contribute to the education of children with physical disabilities by providing a chance to practice driving virtual motorized wheelchairs safely within a computer-generated world. Programmers created three virtual worlds for training. Scenarios 1 and 2 promoted independent exploration, discovery, cause and effect relationships, and visual memory (skills prerequisite to independent mobility that orthopedically impaired children often lack due to lack of experience. Scenario 3 provided a more structured environment to establish appropriate street-crossing skills on a crosswalk with a traffic light. The project evaluated the children's progress in actual reality. Results from a multivariate repeated measures design suggest all four skills improved as a function of training time. Examination of individual data suggests that children spent most of their time in the first or second worlds in the early stages but, as their skills improved, they began to spend proportionally more time in the third (more difficult) street-crossing program. All those who completed the study showed gains in driving skills as indexed in actual reality. This is significant and supports the contention that children with severe orthopedic disabilities can acquire important functional skills in virtual reality without taking the risks of learning to drive in the real world and the cost of obtaining an actual wheelchair while they learn. (Contains 1 table and 6 figures.)", "author" : [ { "dropping-particle" : "", "family" : "Inman", "given" : "Dean P", "non-dropping-particle" : "", "parse-names" : false, "suffix" : "" }, { "dropping-particle" : "", "family" : "Loge", "given" : "Ken", "non-dropping-particle" : "", "parse-names" : false, "suffix" : "" }, { "dropping-particle" : "", "family" : "Cram", "given" : "Aaron", "non-dropping-particle" : "", "parse-names" : false, "suffix" : "" }, { "dropping-particle" : "", "family" : "Peterson", "given" : "Missy", "non-dropping-particle" : "", "parse-names" : false, "suffix" : "" } ], "container-title" : "Journal of Special Education Technology", "id" : "ITEM-2", "issue" : "3", "issued" : { "date-parts" : [ [ "2011" ] ] }, "page" : "21-34", "title" : "Learning to Drive a Wheelchair in Virtual Reality", "type" : "article-journal", "volume" : "26" }, "uris" : [ "http://www.mendeley.com/documents/?uuid=a640e399-28e9-4e4c-9810-a38fdc08a15d" ] }, { "id" : "ITEM-3", "itemData" : { "DOI" : "10.1097/PEP.0b013e31824c5fdc", "ISSN" : "1538-005X", "PMID" : "22466379", "abstract" : "PURPOSE: The purpose of this pilot randomized controlled study was to identify any effects of power wheelchairs on the development and function of young children with severe motor impairments. METHODS: Participants were 28 children with various diagnoses, aged 14 to 30 months when they entered the study. The Battelle Developmental Inventory (BDI), Pediatric Evaluation of Disability Inventory, and Early Coping Inventory were administered at entry and after 12 months. RESULTS: The on-protocol analysis comparing median change scores showed the experimental groups' BDI receptive communication scores, and their Pediatric Evaluation of Disability Inventory mobility functional skills, mobility caregiver assistance, and self-care caregiver scores improved significantly more than the control group's scores. An intention-to-treat analysis upheld the findings and revealed an additional difference between the groups' BDI total score. CONCLUSION: The results support use of power wheelchairs with children as young as age 14 months to enhance development and function, although additional research is needed.", "author" : [ { "dropping-particle" : "", "family" : "Jones", "given" : "M", "non-dropping-particle" : "", "parse-names" : false, "suffix" : "" }, { "dropping-particle" : "", "family" : "McEwen", "given" : "I R", "non-dropping-particle" : "", "parse-names" : false, "suffix" : "" }, { "dropping-particle" : "", "family" : "Neas", "given" : "B R", "non-dropping-particle" : "", "parse-names" : false, "suffix" : "" } ], "container-title" : "Pediatric physical therapy : the official publication of the Section on Pediatrics of the American Physical Therapy Association", "id" : "ITEM-3", "issue" : "2", "issued" : { "date-parts" : [ [ "2012" ] ] }, "page" : "131-40; discussion 140", "title" : "Effects of power wheelchairs on the development and function of young children with severe motor impairments.", "type" : "article-journal", "volume" : "24" }, "uris" : [ "http://www.mendeley.com/documents/?uuid=d3ee4247-0526-4e98-8b91-3088d4644e59" ] }, { "id" : "ITEM-4", "itemData" : { "DOI" : "10.1037/a0034088", "ISBN" : "1939-1544(Electronic);0090-5550(Print)", "ISSN" : "1939-1544", "PMID" : "24295530", "abstract" : "PURPOSE: To determine the efficacy of a custom-made wheelchair simulation in training children to use a powered wheelchair (PWC).\\n\\nDESIGN: Randomized controlled trial employing the 4C/ID-model of learning. Twenty-eight typically developing children (13M, 15F; mean age 6 years, SD 6 months) were assessed on their operation of a PWC using a functional evaluation rating scale. Participants were randomly assigned to intervention (8 \u00d7 30-minute training sessions using a joystick operated wheelchair simulation) or control conditions (no task), and were reassessed on their PWC use after the intervention phase. Additional data from the simulation on completion times, errors, and total scores were recorded for the intervention group.\\n\\nRESULTS: Analysis of variance showed a main effect of time, with planned comparisons revealing a statistically significant change in PWC use for the intervention (p = .022) but not the control condition. Although the intervention group showed greater improvement than the controls, this did not reach statistical significance. Multiple regression analyses showed that gender was predictive of pretest (p = .005) functional ability.\\n\\nIMPLICATIONS: A simulated wheelchair task appears to be effective in helping children learn to operate a PWC. Greater attention should be given to female learners who underperformed when compared with their male counterparts. This low-cost intervention could be easily used at home to reduce PWC training times in children with motor disorders.", "author" : [ { "dropping-particle" : "", "family" : "Linden", "given" : "Mark a", "non-dropping-particle" : "", "parse-names" : false, "suffix" : "" }, { "dropping-particle" : "", "family" : "Whyatt", "given" : "Caroline", "non-dropping-particle" : "", "parse-names" : false, "suffix" : "" }, { "dropping-particle" : "", "family" : "Craig", "given" : "Cathy", "non-dropping-particle" : "", "parse-names" : false, "suffix" : "" }, { "dropping-particle" : "", "family" : "Kerr", "given" : "Claire", "non-dropping-particle" : "", "parse-names" : false, "suffix" : "" } ], "container-title" : "Rehabilitation psychology", "id" : "ITEM-4", "issue" : "4", "issued" : { "date-parts" : [ [ "2013" ] ] }, "page" : "405-11", "title" : "Efficacy of a powered wheelchair simulator for school aged children: a randomized controlled trial.", "type" : "article-journal", "volume" : "58" }, "uris" : [ "http://www.mendeley.com/documents/?uuid=ea140a5a-9ebe-40ee-baa6-1ae7f6b7afb7" ] }, { "id" : "ITEM-5", "itemData" : { "DOI" : "10.1186/1743-0003-7-40", "ISBN" : "1743-0003 (Electronic)\\r1743-0003 (Linking)", "ISSN" : "1743-0003", "PMID" : "20707886", "abstract" : "Experiencing independent mobility is important for children with a severe movement disability, but learning to drive a powered wheelchair can be labor intensive, requiring hand-over-hand assistance from a skilled therapist.", "author" : [ { "dropping-particle" : "", "family" : "Marchal-Crespo", "given" : "Laura", "non-dropping-particle" : "", "parse-names" : false, "suffix" : "" }, { "dropping-particle" : "", "family" : "Furumasu", "given" : "Jan", "non-dropping-particle" : "", "parse-names" : false, "suffix" : "" }, { "dropping-particle" : "", "family" : "Reinkensmeyer", "given" : "David J", "non-dropping-particle" : "", "parse-names" : false, "suffix" : "" }, { "dropping-particle" : "", "family" : "others", "given" : "", "non-dropping-particle" : "", "parse-names" : false, "suffix" : "" } ], "container-title" : "Journal of neuroengineering and rehabilitation", "id" : "ITEM-5", "issue" : "40", "issued" : { "date-parts" : [ [ "2010" ] ] }, "page" : "40", "title" : "A robotic wheelchair trainer: design overview and a feasibility study", "type" : "article-journal", "volume" : "7" }, "uris" : [ "http://www.mendeley.com/documents/?uuid=6a4a4e55-bec9-42ba-97dc-830f5b589709" ] } ], "mendeley" : { "formattedCitation" : "&lt;sup&gt;19,27,29,33,37&lt;/sup&gt;", "plainTextFormattedCitation" : "19,27,29,33,37", "previouslyFormattedCitation" : "&lt;sup&gt;19,27,29,33,37&lt;/sup&gt;" }, "properties" : { "noteIndex" : 0 }, "schema" : "https://github.com/citation-style-language/schema/raw/master/csl-citation.json" }</w:instrText>
      </w:r>
      <w:r w:rsidRPr="00FF4063">
        <w:rPr>
          <w:color w:val="000000"/>
          <w:sz w:val="24"/>
          <w:szCs w:val="24"/>
        </w:rPr>
        <w:fldChar w:fldCharType="separate"/>
      </w:r>
      <w:r w:rsidRPr="00FF4063">
        <w:rPr>
          <w:noProof/>
          <w:color w:val="000000"/>
          <w:sz w:val="24"/>
          <w:szCs w:val="24"/>
          <w:vertAlign w:val="superscript"/>
        </w:rPr>
        <w:t>19,27,29,33,37</w:t>
      </w:r>
      <w:r w:rsidRPr="00FF4063">
        <w:rPr>
          <w:color w:val="000000"/>
          <w:sz w:val="24"/>
          <w:szCs w:val="24"/>
        </w:rPr>
        <w:fldChar w:fldCharType="end"/>
      </w:r>
      <w:r w:rsidRPr="00FF4063">
        <w:rPr>
          <w:color w:val="000000"/>
          <w:sz w:val="24"/>
          <w:szCs w:val="24"/>
        </w:rPr>
        <w:t xml:space="preserve"> Of these studies, only </w:t>
      </w:r>
      <w:r>
        <w:rPr>
          <w:color w:val="000000"/>
          <w:sz w:val="24"/>
          <w:szCs w:val="24"/>
        </w:rPr>
        <w:t xml:space="preserve">Jones et </w:t>
      </w:r>
      <w:r w:rsidRPr="00640360">
        <w:rPr>
          <w:color w:val="000000"/>
          <w:sz w:val="24"/>
          <w:szCs w:val="24"/>
        </w:rPr>
        <w:t>al.</w:t>
      </w:r>
      <w:r w:rsidRPr="00640360">
        <w:rPr>
          <w:color w:val="000000"/>
          <w:sz w:val="24"/>
          <w:szCs w:val="24"/>
        </w:rPr>
        <w:fldChar w:fldCharType="begin" w:fldLock="1"/>
      </w:r>
      <w:r w:rsidRPr="00640360">
        <w:rPr>
          <w:color w:val="000000"/>
          <w:sz w:val="24"/>
          <w:szCs w:val="24"/>
        </w:rPr>
        <w:instrText>ADDIN CSL_CITATION { "citationItems" : [ { "id" : "ITEM-1", "itemData" : { "DOI" : "10.1097/PEP.0b013e31824c5fdc", "ISSN" : "1538-005X", "PMID" : "22466379", "abstract" : "PURPOSE: The purpose of this pilot randomized controlled study was to identify any effects of power wheelchairs on the development and function of young children with severe motor impairments. METHODS: Participants were 28 children with various diagnoses, aged 14 to 30 months when they entered the study. The Battelle Developmental Inventory (BDI), Pediatric Evaluation of Disability Inventory, and Early Coping Inventory were administered at entry and after 12 months. RESULTS: The on-protocol analysis comparing median change scores showed the experimental groups' BDI receptive communication scores, and their Pediatric Evaluation of Disability Inventory mobility functional skills, mobility caregiver assistance, and self-care caregiver scores improved significantly more than the control group's scores. An intention-to-treat analysis upheld the findings and revealed an additional difference between the groups' BDI total score. CONCLUSION: The results support use of power wheelchairs with children as young as age 14 months to enhance development and function, although additional research is needed.", "author" : [ { "dropping-particle" : "", "family" : "Jones", "given" : "M", "non-dropping-particle" : "", "parse-names" : false, "suffix" : "" }, { "dropping-particle" : "", "family" : "McEwen", "given" : "I R", "non-dropping-particle" : "", "parse-names" : false, "suffix" : "" }, { "dropping-particle" : "", "family" : "Neas", "given" : "B R", "non-dropping-particle" : "", "parse-names" : false, "suffix" : "" } ], "container-title" : "Pediatric physical therapy : the official publication of the Section on Pediatrics of the American Physical Therapy Association", "id" : "ITEM-1", "issue" : "2", "issued" : { "date-parts" : [ [ "2012" ] ] }, "page" : "131-40; discussion 140", "title" : "Effects of power wheelchairs on the development and function of young children with severe motor impairments.", "type" : "article-journal", "volume" : "24" }, "uris" : [ "http://www.mendeley.com/documents/?uuid=d3ee4247-0526-4e98-8b91-3088d4644e59" ] } ], "mendeley" : { "formattedCitation" : "&lt;sup&gt;29&lt;/sup&gt;", "plainTextFormattedCitation" : "29", "previouslyFormattedCitation" : "&lt;sup&gt;29&lt;/sup&gt;" }, "properties" : { "noteIndex" : 0 }, "schema" : "https://github.com/citation-style-language/schema/raw/master/csl-citation.json" }</w:instrText>
      </w:r>
      <w:r w:rsidRPr="00640360">
        <w:rPr>
          <w:color w:val="000000"/>
          <w:sz w:val="24"/>
          <w:szCs w:val="24"/>
        </w:rPr>
        <w:fldChar w:fldCharType="separate"/>
      </w:r>
      <w:r w:rsidRPr="00640360">
        <w:rPr>
          <w:noProof/>
          <w:color w:val="000000"/>
          <w:sz w:val="24"/>
          <w:szCs w:val="24"/>
          <w:vertAlign w:val="superscript"/>
        </w:rPr>
        <w:t>29</w:t>
      </w:r>
      <w:r w:rsidRPr="00640360">
        <w:rPr>
          <w:color w:val="000000"/>
          <w:sz w:val="24"/>
          <w:szCs w:val="24"/>
        </w:rPr>
        <w:fldChar w:fldCharType="end"/>
      </w:r>
      <w:r w:rsidRPr="00640360">
        <w:rPr>
          <w:color w:val="000000"/>
          <w:sz w:val="24"/>
          <w:szCs w:val="24"/>
        </w:rPr>
        <w:t xml:space="preserve"> clearly stated how randomization was accomplished (via a random number generator for each matched pair of subjects).  </w:t>
      </w:r>
    </w:p>
    <w:p w14:paraId="0D5648BA" w14:textId="77777777" w:rsidR="00FF6559" w:rsidRPr="00640360" w:rsidRDefault="00FF6559" w:rsidP="00FF6559">
      <w:pPr>
        <w:spacing w:line="480" w:lineRule="auto"/>
        <w:contextualSpacing/>
        <w:rPr>
          <w:i/>
          <w:color w:val="000000"/>
          <w:sz w:val="24"/>
          <w:szCs w:val="24"/>
        </w:rPr>
      </w:pPr>
      <w:r w:rsidRPr="00640360">
        <w:rPr>
          <w:i/>
          <w:color w:val="000000"/>
          <w:sz w:val="24"/>
          <w:szCs w:val="24"/>
        </w:rPr>
        <w:t>Inclusion and Exclusion Criteria</w:t>
      </w:r>
    </w:p>
    <w:p w14:paraId="4230CA68" w14:textId="4A3677E5" w:rsidR="00FF6559" w:rsidRPr="00640360" w:rsidRDefault="00FF6559" w:rsidP="00FF6559">
      <w:pPr>
        <w:spacing w:line="480" w:lineRule="auto"/>
        <w:contextualSpacing/>
        <w:rPr>
          <w:color w:val="000000"/>
          <w:sz w:val="24"/>
          <w:szCs w:val="24"/>
        </w:rPr>
      </w:pPr>
      <w:r w:rsidRPr="00640360">
        <w:rPr>
          <w:color w:val="000000"/>
          <w:sz w:val="24"/>
          <w:szCs w:val="24"/>
        </w:rPr>
        <w:tab/>
        <w:t>Inclusion and exclusion criteria varied amongst the 5 studies meeting this criterion.</w:t>
      </w:r>
      <w:r w:rsidRPr="00640360">
        <w:rPr>
          <w:color w:val="000000"/>
          <w:sz w:val="24"/>
          <w:szCs w:val="24"/>
        </w:rPr>
        <w:fldChar w:fldCharType="begin" w:fldLock="1"/>
      </w:r>
      <w:r w:rsidRPr="00640360">
        <w:rPr>
          <w:color w:val="000000"/>
          <w:sz w:val="24"/>
          <w:szCs w:val="24"/>
        </w:rPr>
        <w:instrText>ADDIN CSL_CITATION { "citationItems" : [ { "id" : "ITEM-1", "itemData" : { "DOI" : "10.1589/jpts.27.495", "ISBN" : "0915-5287", "ISSN" : "0915-5287", "PMID" : "25729200", "abstract" : "[Purpose] This study aimed to determine the effectiveness of joystick-controlled video console games in enhancing subjects' ability to control power wheelchairs. [Subjects and Methods] Twenty healthy young adults without prior experience of driving power wheelchairs were recruited. Four commercially available video games were used as training programs to practice joystick control in catching falling objects, crossing a river, tracing the route while floating on a river, and navigating through a garden maze. An indoor power wheelchair driving test, including straight lines, and right and left turns, was completed before and after the video game practice, during which electromyographic signals of the upper limbs were recorded. The paired t-test was used to compare the differences in driving performance and muscle activities before and after the intervention. [Results] Following the video game intervention, participants took significantly less time to complete the course, with less lateral deviation when turning the indoor power wheelchair. However, muscle activation in the upper limbs was not significantly affected. [Conclusion] This study demonstrates the feasibility of using joystick-controlled commercial video games to train individuals in the control of indoor power wheelchairs.", "author" : [ { "dropping-particle" : "", "family" : "Huang", "given" : "Wei Pin", "non-dropping-particle" : "", "parse-names" : false, "suffix" : "" }, { "dropping-particle" : "", "family" : "Wang", "given" : "Chia Cheng", "non-dropping-particle" : "", "parse-names" : false, "suffix" : "" }, { "dropping-particle" : "", "family" : "Hung", "given" : "Jo Hua", "non-dropping-particle" : "", "parse-names" : false, "suffix" : "" }, { "dropping-particle" : "", "family" : "Chien", "given" : "Kai Chun", "non-dropping-particle" : "", "parse-names" : false, "suffix" : "" }, { "dropping-particle" : "", "family" : "Liu", "given" : "Wen-Yu Y", "non-dropping-particle" : "", "parse-names" : false, "suffix" : "" }, { "dropping-particle" : "", "family" : "Cheng", "given" : "Chih-Hsiu H", "non-dropping-particle" : "", "parse-names" : false, "suffix" : "" }, { "dropping-particle" : "", "family" : "Ng", "given" : "How-Hing H", "non-dropping-particle" : "", "parse-names" : false, "suffix" : "" }, { "dropping-particle" : "", "family" : "Lin", "given" : "Yang-Hua H", "non-dropping-particle" : "", "parse-names" : false, "suffix" : "" } ], "container-title" : "J Phys Ther Sci", "id" : "ITEM-1", "issue" : "2", "issued" : { "date-parts" : [ [ "2015" ] ] }, "page" : "495-498", "title" : "Joystick-controlled video console game practice for developing power wheelchairs users' indoor driving skills", "type" : "article-journal", "volume" : "27" }, "uris" : [ "http://www.mendeley.com/documents/?uuid=c21efcec-eccb-42ac-a9fa-1e5a30248c05" ] }, { "id" : "ITEM-2", "itemData" : { "DOI" : "10.1097/PEP.0b013e31824c5fdc", "ISSN" : "1538-005X", "PMID" : "22466379", "abstract" : "PURPOSE: The purpose of this pilot randomized controlled study was to identify any effects of power wheelchairs on the development and function of young children with severe motor impairments. METHODS: Participants were 28 children with various diagnoses, aged 14 to 30 months when they entered the study. The Battelle Developmental Inventory (BDI), Pediatric Evaluation of Disability Inventory, and Early Coping Inventory were administered at entry and after 12 months. RESULTS: The on-protocol analysis comparing median change scores showed the experimental groups' BDI receptive communication scores, and their Pediatric Evaluation of Disability Inventory mobility functional skills, mobility caregiver assistance, and self-care caregiver scores improved significantly more than the control group's scores. An intention-to-treat analysis upheld the findings and revealed an additional difference between the groups' BDI total score. CONCLUSION: The results support use of power wheelchairs with children as young as age 14 months to enhance development and function, although additional research is needed.", "author" : [ { "dropping-particle" : "", "family" : "Jones", "given" : "M", "non-dropping-particle" : "", "parse-names" : false, "suffix" : "" }, { "dropping-particle" : "", "family" : "McEwen", "given" : "I R", "non-dropping-particle" : "", "parse-names" : false, "suffix" : "" }, { "dropping-particle" : "", "family" : "Neas", "given" : "B R", "non-dropping-particle" : "", "parse-names" : false, "suffix" : "" } ], "container-title" : "Pediatric physical therapy : the official publication of the Section on Pediatrics of the American Physical Therapy Association", "id" : "ITEM-2", "issue" : "2", "issued" : { "date-parts" : [ [ "2012" ] ] }, "page" : "131-40; discussion 140", "title" : "Effects of power wheelchairs on the development and function of young children with severe motor impairments.", "type" : "article-journal", "volume" : "24" }, "uris" : [ "http://www.mendeley.com/documents/?uuid=d3ee4247-0526-4e98-8b91-3088d4644e59" ] }, { "id" : "ITEM-3", "itemData" : { "DOI" : "10.1037/a0034088", "ISBN" : "1939-1544(Electronic);0090-5550(Print)", "ISSN" : "1939-1544", "PMID" : "24295530", "abstract" : "PURPOSE: To determine the efficacy of a custom-made wheelchair simulation in training children to use a powered wheelchair (PWC).\\n\\nDESIGN: Randomized controlled trial employing the 4C/ID-model of learning. Twenty-eight typically developing children (13M, 15F; mean age 6 years, SD 6 months) were assessed on their operation of a PWC using a functional evaluation rating scale. Participants were randomly assigned to intervention (8 \u00d7 30-minute training sessions using a joystick operated wheelchair simulation) or control conditions (no task), and were reassessed on their PWC use after the intervention phase. Additional data from the simulation on completion times, errors, and total scores were recorded for the intervention group.\\n\\nRESULTS: Analysis of variance showed a main effect of time, with planned comparisons revealing a statistically significant change in PWC use for the intervention (p = .022) but not the control condition. Although the intervention group showed greater improvement than the controls, this did not reach statistical significance. Multiple regression analyses showed that gender was predictive of pretest (p = .005) functional ability.\\n\\nIMPLICATIONS: A simulated wheelchair task appears to be effective in helping children learn to operate a PWC. Greater attention should be given to female learners who underperformed when compared with their male counterparts. This low-cost intervention could be easily used at home to reduce PWC training times in children with motor disorders.", "author" : [ { "dropping-particle" : "", "family" : "Linden", "given" : "Mark a", "non-dropping-particle" : "", "parse-names" : false, "suffix" : "" }, { "dropping-particle" : "", "family" : "Whyatt", "given" : "Caroline", "non-dropping-particle" : "", "parse-names" : false, "suffix" : "" }, { "dropping-particle" : "", "family" : "Craig", "given" : "Cathy", "non-dropping-particle" : "", "parse-names" : false, "suffix" : "" }, { "dropping-particle" : "", "family" : "Kerr", "given" : "Claire", "non-dropping-particle" : "", "parse-names" : false, "suffix" : "" } ], "container-title" : "Rehabilitation psychology", "id" : "ITEM-3", "issue" : "4", "issued" : { "date-parts" : [ [ "2013" ] ] }, "page" : "405-11", "title" : "Efficacy of a powered wheelchair simulator for school aged children: a randomized controlled trial.", "type" : "article-journal", "volume" : "58" }, "uris" : [ "http://www.mendeley.com/documents/?uuid=ea140a5a-9ebe-40ee-baa6-1ae7f6b7afb7" ] }, { "id" : "ITEM-4", "itemData" : { "DOI" : "10.3109/17483107.2011.637283", "ISBN" : "1748-3107", "ISSN" : "1748-3107", "PMID" : "22124287", "abstract" : "Purpose: To describe the impact of a mobility training program using the Smart Wheelchair on the driving skills and psychosocial outcomes of children with physical disabilities. Method: A multiple case study design using mixed methods was used. Four children with physical disabilities were recruited through The Centre for Cerebral Palsy in Western Australia. The intervention was a 16 session Smart Wheelchair mobility training program. Data was collected using a quantitative driving skills assessment, field notes and qualitative parent interviews. Results: Three out of four children gained independence in at least three driving skills or more, whilst one child was competent with verbal prompts. Three out of four mothers reported positive changes in their child's confidence, motivation and affect. Conclusions: The Smart Wheelchair has the ability to uncover learning potential and facilitate the recognition of abilities in children previously excluded from access to independent mobility. Given the significant limitation that restrictions in mobility pose to participation for children with physical disabilities, therapists must begin to understand the effectiveness of interventions such as the Smart Wheelchair. The descriptive findings of this study allow for future, more rigorous research, to be conducted on the effectiveness of the Smart Wheelchair as a mobility training tool. [Box: see text].", "author" : [ { "dropping-particle" : "", "family" : "McGarry", "given" : "Sarah", "non-dropping-particle" : "", "parse-names" : false, "suffix" : "" }, { "dropping-particle" : "", "family" : "Moir", "given" : "Lois", "non-dropping-particle" : "", "parse-names" : false, "suffix" : "" }, { "dropping-particle" : "", "family" : "Girdler", "given" : "Sonya", "non-dropping-particle" : "", "parse-names" : false, "suffix" : "" } ], "container-title" : "Disability &amp; Rehabilitation: Assistive Technology", "id" : "ITEM-4", "issue" : "5", "issued" : { "date-parts" : [ [ "2012" ] ] }, "page" : "372-380", "title" : "The Smart Wheelchair: is it an appropriate mobility training tool for children with physical disabilities?", "type" : "article-journal", "volume" : "7" }, "uris" : [ "http://www.mendeley.com/documents/?uuid=a648f3ed-f039-4527-b5b7-6c5e09651ea5" ] }, { "id" : "ITEM-5", "itemData" : { "author" : [ { "dropping-particle" : "", "family" : "Montesano", "given" : "Luis", "non-dropping-particle" : "", "parse-names" : false, "suffix" : "" }, { "dropping-particle" : "", "family" : "Minguez", "given" : "Javier", "non-dropping-particle" : "", "parse-names" : false, "suffix" : "" }, { "dropping-particle" : "", "family" : "Marta", "given" : "D", "non-dropping-particle" : "", "parse-names" : false, "suffix" : "" }, { "dropping-particle" : "", "family" : "Bhaskar", "given" : "S", "non-dropping-particle" : "", "parse-names" : false, "suffix" : "" } ], "container-title" : "Neural Systems and Rehabilitation Engineering, IEEE Transactions", "id" : "ITEM-5", "issue" : "2", "issued" : { "date-parts" : [ [ "2010" ] ] }, "page" : "1-13", "title" : "Towards an Intelligent Wheelchair System for Cerebral Palsy Users", "type" : "article-journal", "volume" : "18" }, "uris" : [ "http://www.mendeley.com/documents/?uuid=8a971dc4-7fe3-49cc-af45-26378596230e" ] } ], "mendeley" : { "formattedCitation" : "&lt;sup&gt;26,29,33,38,39&lt;/sup&gt;", "plainTextFormattedCitation" : "26,29,33,38,39", "previouslyFormattedCitation" : "&lt;sup&gt;26,29,33,38,39&lt;/sup&gt;" }, "properties" : { "noteIndex" : 0 }, "schema" : "https://github.com/citation-style-language/schema/raw/master/csl-citation.json" }</w:instrText>
      </w:r>
      <w:r w:rsidRPr="00640360">
        <w:rPr>
          <w:color w:val="000000"/>
          <w:sz w:val="24"/>
          <w:szCs w:val="24"/>
        </w:rPr>
        <w:fldChar w:fldCharType="separate"/>
      </w:r>
      <w:r w:rsidRPr="00640360">
        <w:rPr>
          <w:noProof/>
          <w:color w:val="000000"/>
          <w:sz w:val="24"/>
          <w:szCs w:val="24"/>
          <w:vertAlign w:val="superscript"/>
        </w:rPr>
        <w:t>26,29,33,38,39</w:t>
      </w:r>
      <w:r w:rsidRPr="00640360">
        <w:rPr>
          <w:color w:val="000000"/>
          <w:sz w:val="24"/>
          <w:szCs w:val="24"/>
        </w:rPr>
        <w:fldChar w:fldCharType="end"/>
      </w:r>
      <w:r w:rsidRPr="00640360">
        <w:rPr>
          <w:color w:val="000000"/>
          <w:sz w:val="24"/>
          <w:szCs w:val="24"/>
        </w:rPr>
        <w:t xml:space="preserve"> Two studies with stated inclusion/exclusion criteria involved children who did not have motor impairments.</w:t>
      </w:r>
      <w:r w:rsidRPr="00640360">
        <w:rPr>
          <w:color w:val="000000"/>
          <w:sz w:val="24"/>
          <w:szCs w:val="24"/>
        </w:rPr>
        <w:fldChar w:fldCharType="begin" w:fldLock="1"/>
      </w:r>
      <w:r w:rsidRPr="00640360">
        <w:rPr>
          <w:color w:val="000000"/>
          <w:sz w:val="24"/>
          <w:szCs w:val="24"/>
        </w:rPr>
        <w:instrText>ADDIN CSL_CITATION { "citationItems" : [ { "id" : "ITEM-1", "itemData" : { "DOI" : "10.1589/jpts.27.495", "ISBN" : "0915-5287", "ISSN" : "0915-5287", "PMID" : "25729200", "abstract" : "[Purpose] This study aimed to determine the effectiveness of joystick-controlled video console games in enhancing subjects' ability to control power wheelchairs. [Subjects and Methods] Twenty healthy young adults without prior experience of driving power wheelchairs were recruited. Four commercially available video games were used as training programs to practice joystick control in catching falling objects, crossing a river, tracing the route while floating on a river, and navigating through a garden maze. An indoor power wheelchair driving test, including straight lines, and right and left turns, was completed before and after the video game practice, during which electromyographic signals of the upper limbs were recorded. The paired t-test was used to compare the differences in driving performance and muscle activities before and after the intervention. [Results] Following the video game intervention, participants took significantly less time to complete the course, with less lateral deviation when turning the indoor power wheelchair. However, muscle activation in the upper limbs was not significantly affected. [Conclusion] This study demonstrates the feasibility of using joystick-controlled commercial video games to train individuals in the control of indoor power wheelchairs.", "author" : [ { "dropping-particle" : "", "family" : "Huang", "given" : "Wei Pin", "non-dropping-particle" : "", "parse-names" : false, "suffix" : "" }, { "dropping-particle" : "", "family" : "Wang", "given" : "Chia Cheng", "non-dropping-particle" : "", "parse-names" : false, "suffix" : "" }, { "dropping-particle" : "", "family" : "Hung", "given" : "Jo Hua", "non-dropping-particle" : "", "parse-names" : false, "suffix" : "" }, { "dropping-particle" : "", "family" : "Chien", "given" : "Kai Chun", "non-dropping-particle" : "", "parse-names" : false, "suffix" : "" }, { "dropping-particle" : "", "family" : "Liu", "given" : "Wen-Yu Y", "non-dropping-particle" : "", "parse-names" : false, "suffix" : "" }, { "dropping-particle" : "", "family" : "Cheng", "given" : "Chih-Hsiu H", "non-dropping-particle" : "", "parse-names" : false, "suffix" : "" }, { "dropping-particle" : "", "family" : "Ng", "given" : "How-Hing H", "non-dropping-particle" : "", "parse-names" : false, "suffix" : "" }, { "dropping-particle" : "", "family" : "Lin", "given" : "Yang-Hua H", "non-dropping-particle" : "", "parse-names" : false, "suffix" : "" } ], "container-title" : "J Phys Ther Sci", "id" : "ITEM-1", "issue" : "2", "issued" : { "date-parts" : [ [ "2015" ] ] }, "page" : "495-498", "title" : "Joystick-controlled video console game practice for developing power wheelchairs users' indoor driving skills", "type" : "article-journal", "volume" : "27" }, "uris" : [ "http://www.mendeley.com/documents/?uuid=c21efcec-eccb-42ac-a9fa-1e5a30248c05" ] } ], "mendeley" : { "formattedCitation" : "&lt;sup&gt;26&lt;/sup&gt;", "plainTextFormattedCitation" : "26", "previouslyFormattedCitation" : "&lt;sup&gt;26&lt;/sup&gt;" }, "properties" : { "noteIndex" : 0 }, "schema" : "https://github.com/citation-style-language/schema/raw/master/csl-citation.json" }</w:instrText>
      </w:r>
      <w:r w:rsidRPr="00640360">
        <w:rPr>
          <w:color w:val="000000"/>
          <w:sz w:val="24"/>
          <w:szCs w:val="24"/>
        </w:rPr>
        <w:fldChar w:fldCharType="separate"/>
      </w:r>
      <w:r w:rsidRPr="00640360">
        <w:rPr>
          <w:noProof/>
          <w:color w:val="000000"/>
          <w:sz w:val="24"/>
          <w:szCs w:val="24"/>
          <w:vertAlign w:val="superscript"/>
        </w:rPr>
        <w:t>26</w:t>
      </w:r>
      <w:r w:rsidRPr="00640360">
        <w:rPr>
          <w:color w:val="000000"/>
          <w:sz w:val="24"/>
          <w:szCs w:val="24"/>
        </w:rPr>
        <w:fldChar w:fldCharType="end"/>
      </w:r>
      <w:r w:rsidRPr="00640360">
        <w:rPr>
          <w:color w:val="000000"/>
          <w:sz w:val="24"/>
          <w:szCs w:val="24"/>
          <w:vertAlign w:val="superscript"/>
        </w:rPr>
        <w:t>,</w:t>
      </w:r>
      <w:r w:rsidRPr="00640360">
        <w:rPr>
          <w:color w:val="000000"/>
          <w:sz w:val="24"/>
          <w:szCs w:val="24"/>
        </w:rPr>
        <w:fldChar w:fldCharType="begin" w:fldLock="1"/>
      </w:r>
      <w:r w:rsidRPr="00640360">
        <w:rPr>
          <w:color w:val="000000"/>
          <w:sz w:val="24"/>
          <w:szCs w:val="24"/>
        </w:rPr>
        <w:instrText>ADDIN CSL_CITATION { "citationItems" : [ { "id" : "ITEM-1", "itemData" : { "DOI" : "10.1037/a0034088", "ISBN" : "1939-1544(Electronic);0090-5550(Print)", "ISSN" : "1939-1544", "PMID" : "24295530", "abstract" : "PURPOSE: To determine the efficacy of a custom-made wheelchair simulation in training children to use a powered wheelchair (PWC).\\n\\nDESIGN: Randomized controlled trial employing the 4C/ID-model of learning. Twenty-eight typically developing children (13M, 15F; mean age 6 years, SD 6 months) were assessed on their operation of a PWC using a functional evaluation rating scale. Participants were randomly assigned to intervention (8 \u00d7 30-minute training sessions using a joystick operated wheelchair simulation) or control conditions (no task), and were reassessed on their PWC use after the intervention phase. Additional data from the simulation on completion times, errors, and total scores were recorded for the intervention group.\\n\\nRESULTS: Analysis of variance showed a main effect of time, with planned comparisons revealing a statistically significant change in PWC use for the intervention (p = .022) but not the control condition. Although the intervention group showed greater improvement than the controls, this did not reach statistical significance. Multiple regression analyses showed that gender was predictive of pretest (p = .005) functional ability.\\n\\nIMPLICATIONS: A simulated wheelchair task appears to be effective in helping children learn to operate a PWC. Greater attention should be given to female learners who underperformed when compared with their male counterparts. This low-cost intervention could be easily used at home to reduce PWC training times in children with motor disorders.", "author" : [ { "dropping-particle" : "", "family" : "Linden", "given" : "Mark a", "non-dropping-particle" : "", "parse-names" : false, "suffix" : "" }, { "dropping-particle" : "", "family" : "Whyatt", "given" : "Caroline", "non-dropping-particle" : "", "parse-names" : false, "suffix" : "" }, { "dropping-particle" : "", "family" : "Craig", "given" : "Cathy", "non-dropping-particle" : "", "parse-names" : false, "suffix" : "" }, { "dropping-particle" : "", "family" : "Kerr", "given" : "Claire", "non-dropping-particle" : "", "parse-names" : false, "suffix" : "" } ], "container-title" : "Rehabilitation psychology", "id" : "ITEM-1", "issue" : "4", "issued" : { "date-parts" : [ [ "2013" ] ] }, "page" : "405-11", "title" : "Efficacy of a powered wheelchair simulator for school aged children: a randomized controlled trial.", "type" : "article-journal", "volume" : "58" }, "uris" : [ "http://www.mendeley.com/documents/?uuid=ea140a5a-9ebe-40ee-baa6-1ae7f6b7afb7" ] } ], "mendeley" : { "formattedCitation" : "&lt;sup&gt;33&lt;/sup&gt;", "plainTextFormattedCitation" : "33", "previouslyFormattedCitation" : "&lt;sup&gt;33&lt;/sup&gt;" }, "properties" : { "noteIndex" : 0 }, "schema" : "https://github.com/citation-style-language/schema/raw/master/csl-citation.json" }</w:instrText>
      </w:r>
      <w:r w:rsidRPr="00640360">
        <w:rPr>
          <w:color w:val="000000"/>
          <w:sz w:val="24"/>
          <w:szCs w:val="24"/>
        </w:rPr>
        <w:fldChar w:fldCharType="separate"/>
      </w:r>
      <w:r w:rsidRPr="00640360">
        <w:rPr>
          <w:noProof/>
          <w:color w:val="000000"/>
          <w:sz w:val="24"/>
          <w:szCs w:val="24"/>
          <w:vertAlign w:val="superscript"/>
        </w:rPr>
        <w:t>33</w:t>
      </w:r>
      <w:r w:rsidRPr="00640360">
        <w:rPr>
          <w:color w:val="000000"/>
          <w:sz w:val="24"/>
          <w:szCs w:val="24"/>
        </w:rPr>
        <w:fldChar w:fldCharType="end"/>
      </w:r>
      <w:r w:rsidRPr="00640360">
        <w:rPr>
          <w:color w:val="000000"/>
          <w:sz w:val="24"/>
          <w:szCs w:val="24"/>
        </w:rPr>
        <w:t xml:space="preserve"> The inclusion criterion for the Huang et al.</w:t>
      </w:r>
      <w:r w:rsidRPr="00640360">
        <w:rPr>
          <w:color w:val="000000"/>
          <w:sz w:val="24"/>
          <w:szCs w:val="24"/>
        </w:rPr>
        <w:fldChar w:fldCharType="begin" w:fldLock="1"/>
      </w:r>
      <w:r w:rsidRPr="00640360">
        <w:rPr>
          <w:color w:val="000000"/>
          <w:sz w:val="24"/>
          <w:szCs w:val="24"/>
        </w:rPr>
        <w:instrText>ADDIN CSL_CITATION { "citationItems" : [ { "id" : "ITEM-1", "itemData" : { "DOI" : "10.1589/jpts.27.495", "ISBN" : "0915-5287", "ISSN" : "0915-5287", "PMID" : "25729200", "abstract" : "[Purpose] This study aimed to determine the effectiveness of joystick-controlled video console games in enhancing subjects' ability to control power wheelchairs. [Subjects and Methods] Twenty healthy young adults without prior experience of driving power wheelchairs were recruited. Four commercially available video games were used as training programs to practice joystick control in catching falling objects, crossing a river, tracing the route while floating on a river, and navigating through a garden maze. An indoor power wheelchair driving test, including straight lines, and right and left turns, was completed before and after the video game practice, during which electromyographic signals of the upper limbs were recorded. The paired t-test was used to compare the differences in driving performance and muscle activities before and after the intervention. [Results] Following the video game intervention, participants took significantly less time to complete the course, with less lateral deviation when turning the indoor power wheelchair. However, muscle activation in the upper limbs was not significantly affected. [Conclusion] This study demonstrates the feasibility of using joystick-controlled commercial video games to train individuals in the control of indoor power wheelchairs.", "author" : [ { "dropping-particle" : "", "family" : "Huang", "given" : "Wei Pin", "non-dropping-particle" : "", "parse-names" : false, "suffix" : "" }, { "dropping-particle" : "", "family" : "Wang", "given" : "Chia Cheng", "non-dropping-particle" : "", "parse-names" : false, "suffix" : "" }, { "dropping-particle" : "", "family" : "Hung", "given" : "Jo Hua", "non-dropping-particle" : "", "parse-names" : false, "suffix" : "" }, { "dropping-particle" : "", "family" : "Chien", "given" : "Kai Chun", "non-dropping-particle" : "", "parse-names" : false, "suffix" : "" }, { "dropping-particle" : "", "family" : "Liu", "given" : "Wen-Yu Y", "non-dropping-particle" : "", "parse-names" : false, "suffix" : "" }, { "dropping-particle" : "", "family" : "Cheng", "given" : "Chih-Hsiu H", "non-dropping-particle" : "", "parse-names" : false, "suffix" : "" }, { "dropping-particle" : "", "family" : "Ng", "given" : "How-Hing H", "non-dropping-particle" : "", "parse-names" : false, "suffix" : "" }, { "dropping-particle" : "", "family" : "Lin", "given" : "Yang-Hua H", "non-dropping-particle" : "", "parse-names" : false, "suffix" : "" } ], "container-title" : "J Phys Ther Sci", "id" : "ITEM-1", "issue" : "2", "issued" : { "date-parts" : [ [ "2015" ] ] }, "page" : "495-498", "title" : "Joystick-controlled video console game practice for developing power wheelchairs users' indoor driving skills", "type" : "article-journal", "volume" : "27" }, "uris" : [ "http://www.mendeley.com/documents/?uuid=c21efcec-eccb-42ac-a9fa-1e5a30248c05" ] } ], "mendeley" : { "formattedCitation" : "&lt;sup&gt;26&lt;/sup&gt;", "plainTextFormattedCitation" : "26", "previouslyFormattedCitation" : "&lt;sup&gt;26&lt;/sup&gt;" }, "properties" : { "noteIndex" : 0 }, "schema" : "https://github.com/citation-style-language/schema/raw/master/csl-citation.json" }</w:instrText>
      </w:r>
      <w:r w:rsidRPr="00640360">
        <w:rPr>
          <w:color w:val="000000"/>
          <w:sz w:val="24"/>
          <w:szCs w:val="24"/>
        </w:rPr>
        <w:fldChar w:fldCharType="separate"/>
      </w:r>
      <w:r w:rsidRPr="00640360">
        <w:rPr>
          <w:noProof/>
          <w:color w:val="000000"/>
          <w:sz w:val="24"/>
          <w:szCs w:val="24"/>
          <w:vertAlign w:val="superscript"/>
        </w:rPr>
        <w:t>26</w:t>
      </w:r>
      <w:r w:rsidRPr="00640360">
        <w:rPr>
          <w:color w:val="000000"/>
          <w:sz w:val="24"/>
          <w:szCs w:val="24"/>
        </w:rPr>
        <w:fldChar w:fldCharType="end"/>
      </w:r>
      <w:r w:rsidRPr="00640360">
        <w:rPr>
          <w:color w:val="000000"/>
          <w:sz w:val="24"/>
          <w:szCs w:val="24"/>
        </w:rPr>
        <w:t xml:space="preserve"> study required</w:t>
      </w:r>
      <w:r w:rsidR="00B23BE2">
        <w:rPr>
          <w:color w:val="000000"/>
          <w:sz w:val="24"/>
          <w:szCs w:val="24"/>
        </w:rPr>
        <w:t xml:space="preserve"> that subjects did not have </w:t>
      </w:r>
      <w:bookmarkStart w:id="0" w:name="_GoBack"/>
      <w:bookmarkEnd w:id="0"/>
      <w:r w:rsidRPr="00640360">
        <w:rPr>
          <w:color w:val="000000"/>
          <w:sz w:val="24"/>
          <w:szCs w:val="24"/>
        </w:rPr>
        <w:t>prior experience with a power wheelchair or with specific video games, whilst the sole exclusion criterion related to having an orthopedic or neurological disorder that interfered with joystick use. Inclusion criteria for Linden et al. related to the age of children (5–7 years) and lack of a physical or cognitive impairment, while exclusion was based on prior use of a power wheelchair.  Jones et al.</w:t>
      </w:r>
      <w:r w:rsidRPr="00640360">
        <w:rPr>
          <w:color w:val="000000"/>
          <w:sz w:val="24"/>
          <w:szCs w:val="24"/>
        </w:rPr>
        <w:fldChar w:fldCharType="begin" w:fldLock="1"/>
      </w:r>
      <w:r w:rsidRPr="00640360">
        <w:rPr>
          <w:color w:val="000000"/>
          <w:sz w:val="24"/>
          <w:szCs w:val="24"/>
        </w:rPr>
        <w:instrText>ADDIN CSL_CITATION { "citationItems" : [ { "id" : "ITEM-1", "itemData" : { "DOI" : "10.1097/PEP.0b013e31824c5fdc", "ISSN" : "1538-005X", "PMID" : "22466379", "abstract" : "PURPOSE: The purpose of this pilot randomized controlled study was to identify any effects of power wheelchairs on the development and function of young children with severe motor impairments. METHODS: Participants were 28 children with various diagnoses, aged 14 to 30 months when they entered the study. The Battelle Developmental Inventory (BDI), Pediatric Evaluation of Disability Inventory, and Early Coping Inventory were administered at entry and after 12 months. RESULTS: The on-protocol analysis comparing median change scores showed the experimental groups' BDI receptive communication scores, and their Pediatric Evaluation of Disability Inventory mobility functional skills, mobility caregiver assistance, and self-care caregiver scores improved significantly more than the control group's scores. An intention-to-treat analysis upheld the findings and revealed an additional difference between the groups' BDI total score. CONCLUSION: The results support use of power wheelchairs with children as young as age 14 months to enhance development and function, although additional research is needed.", "author" : [ { "dropping-particle" : "", "family" : "Jones", "given" : "M", "non-dropping-particle" : "", "parse-names" : false, "suffix" : "" }, { "dropping-particle" : "", "family" : "McEwen", "given" : "I R", "non-dropping-particle" : "", "parse-names" : false, "suffix" : "" }, { "dropping-particle" : "", "family" : "Neas", "given" : "B R", "non-dropping-particle" : "", "parse-names" : false, "suffix" : "" } ], "container-title" : "Pediatric physical therapy : the official publication of the Section on Pediatrics of the American Physical Therapy Association", "id" : "ITEM-1", "issue" : "2", "issued" : { "date-parts" : [ [ "2012" ] ] }, "page" : "131-40; discussion 140", "title" : "Effects of power wheelchairs on the development and function of young children with severe motor impairments.", "type" : "article-journal", "volume" : "24" }, "uris" : [ "http://www.mendeley.com/documents/?uuid=d3ee4247-0526-4e98-8b91-3088d4644e59" ] } ], "mendeley" : { "formattedCitation" : "&lt;sup&gt;29&lt;/sup&gt;", "plainTextFormattedCitation" : "29", "previouslyFormattedCitation" : "&lt;sup&gt;29&lt;/sup&gt;" }, "properties" : { "noteIndex" : 0 }, "schema" : "https://github.com/citation-style-language/schema/raw/master/csl-citation.json" }</w:instrText>
      </w:r>
      <w:r w:rsidRPr="00640360">
        <w:rPr>
          <w:color w:val="000000"/>
          <w:sz w:val="24"/>
          <w:szCs w:val="24"/>
        </w:rPr>
        <w:fldChar w:fldCharType="separate"/>
      </w:r>
      <w:r w:rsidRPr="00640360">
        <w:rPr>
          <w:noProof/>
          <w:color w:val="000000"/>
          <w:sz w:val="24"/>
          <w:szCs w:val="24"/>
          <w:vertAlign w:val="superscript"/>
        </w:rPr>
        <w:t>29</w:t>
      </w:r>
      <w:r w:rsidRPr="00640360">
        <w:rPr>
          <w:color w:val="000000"/>
          <w:sz w:val="24"/>
          <w:szCs w:val="24"/>
        </w:rPr>
        <w:fldChar w:fldCharType="end"/>
      </w:r>
      <w:r w:rsidRPr="00640360">
        <w:rPr>
          <w:color w:val="000000"/>
          <w:sz w:val="24"/>
          <w:szCs w:val="24"/>
        </w:rPr>
        <w:t xml:space="preserve"> and Montesano et al.</w:t>
      </w:r>
      <w:r w:rsidRPr="00640360">
        <w:rPr>
          <w:color w:val="000000"/>
          <w:sz w:val="24"/>
          <w:szCs w:val="24"/>
        </w:rPr>
        <w:fldChar w:fldCharType="begin" w:fldLock="1"/>
      </w:r>
      <w:r w:rsidRPr="00640360">
        <w:rPr>
          <w:color w:val="000000"/>
          <w:sz w:val="24"/>
          <w:szCs w:val="24"/>
        </w:rPr>
        <w:instrText>ADDIN CSL_CITATION { "citationItems" : [ { "id" : "ITEM-1", "itemData" : { "author" : [ { "dropping-particle" : "", "family" : "Montesano", "given" : "Luis", "non-dropping-particle" : "", "parse-names" : false, "suffix" : "" }, { "dropping-particle" : "", "family" : "Minguez", "given" : "Javier", "non-dropping-particle" : "", "parse-names" : false, "suffix" : "" }, { "dropping-particle" : "", "family" : "Marta", "given" : "D", "non-dropping-particle" : "", "parse-names" : false, "suffix" : "" }, { "dropping-particle" : "", "family" : "Bhaskar", "given" : "S", "non-dropping-particle" : "", "parse-names" : false, "suffix" : "" } ], "container-title" : "Neural Systems and Rehabilitation Engineering, IEEE Transactions", "id" : "ITEM-1", "issue" : "2", "issued" : { "date-parts" : [ [ "2010" ] ] }, "page" : "1-13", "title" : "Towards an Intelligent Wheelchair System for Cerebral Palsy Users", "type" : "article-journal", "volume" : "18" }, "uris" : [ "http://www.mendeley.com/documents/?uuid=8a971dc4-7fe3-49cc-af45-26378596230e" ] } ], "mendeley" : { "formattedCitation" : "&lt;sup&gt;39&lt;/sup&gt;", "plainTextFormattedCitation" : "39", "previouslyFormattedCitation" : "&lt;sup&gt;39&lt;/sup&gt;" }, "properties" : { "noteIndex" : 0 }, "schema" : "https://github.com/citation-style-language/schema/raw/master/csl-citation.json" }</w:instrText>
      </w:r>
      <w:r w:rsidRPr="00640360">
        <w:rPr>
          <w:color w:val="000000"/>
          <w:sz w:val="24"/>
          <w:szCs w:val="24"/>
        </w:rPr>
        <w:fldChar w:fldCharType="separate"/>
      </w:r>
      <w:r w:rsidRPr="00640360">
        <w:rPr>
          <w:noProof/>
          <w:color w:val="000000"/>
          <w:sz w:val="24"/>
          <w:szCs w:val="24"/>
          <w:vertAlign w:val="superscript"/>
        </w:rPr>
        <w:t>39</w:t>
      </w:r>
      <w:r w:rsidRPr="00640360">
        <w:rPr>
          <w:color w:val="000000"/>
          <w:sz w:val="24"/>
          <w:szCs w:val="24"/>
        </w:rPr>
        <w:fldChar w:fldCharType="end"/>
      </w:r>
      <w:r w:rsidRPr="00640360">
        <w:rPr>
          <w:color w:val="000000"/>
          <w:sz w:val="24"/>
          <w:szCs w:val="24"/>
        </w:rPr>
        <w:t xml:space="preserve"> only provided inclusion criteria.  Criteria for Jones et al.</w:t>
      </w:r>
      <w:r w:rsidRPr="00640360">
        <w:rPr>
          <w:color w:val="000000"/>
          <w:sz w:val="24"/>
          <w:szCs w:val="24"/>
        </w:rPr>
        <w:fldChar w:fldCharType="begin" w:fldLock="1"/>
      </w:r>
      <w:r w:rsidRPr="00640360">
        <w:rPr>
          <w:color w:val="000000"/>
          <w:sz w:val="24"/>
          <w:szCs w:val="24"/>
        </w:rPr>
        <w:instrText>ADDIN CSL_CITATION { "citationItems" : [ { "id" : "ITEM-1", "itemData" : { "DOI" : "10.1097/PEP.0b013e31824c5fdc", "ISSN" : "1538-005X", "PMID" : "22466379", "abstract" : "PURPOSE: The purpose of this pilot randomized controlled study was to identify any effects of power wheelchairs on the development and function of young children with severe motor impairments. METHODS: Participants were 28 children with various diagnoses, aged 14 to 30 months when they entered the study. The Battelle Developmental Inventory (BDI), Pediatric Evaluation of Disability Inventory, and Early Coping Inventory were administered at entry and after 12 months. RESULTS: The on-protocol analysis comparing median change scores showed the experimental groups' BDI receptive communication scores, and their Pediatric Evaluation of Disability Inventory mobility functional skills, mobility caregiver assistance, and self-care caregiver scores improved significantly more than the control group's scores. An intention-to-treat analysis upheld the findings and revealed an additional difference between the groups' BDI total score. CONCLUSION: The results support use of power wheelchairs with children as young as age 14 months to enhance development and function, although additional research is needed.", "author" : [ { "dropping-particle" : "", "family" : "Jones", "given" : "M", "non-dropping-particle" : "", "parse-names" : false, "suffix" : "" }, { "dropping-particle" : "", "family" : "McEwen", "given" : "I R", "non-dropping-particle" : "", "parse-names" : false, "suffix" : "" }, { "dropping-particle" : "", "family" : "Neas", "given" : "B R", "non-dropping-particle" : "", "parse-names" : false, "suffix" : "" } ], "container-title" : "Pediatric physical therapy : the official publication of the Section on Pediatrics of the American Physical Therapy Association", "id" : "ITEM-1", "issue" : "2", "issued" : { "date-parts" : [ [ "2012" ] ] }, "page" : "131-40; discussion 140", "title" : "Effects of power wheelchairs on the development and function of young children with severe motor impairments.", "type" : "article-journal", "volume" : "24" }, "uris" : [ "http://www.mendeley.com/documents/?uuid=d3ee4247-0526-4e98-8b91-3088d4644e59" ] } ], "mendeley" : { "formattedCitation" : "&lt;sup&gt;29&lt;/sup&gt;", "plainTextFormattedCitation" : "29", "previouslyFormattedCitation" : "&lt;sup&gt;29&lt;/sup&gt;" }, "properties" : { "noteIndex" : 0 }, "schema" : "https://github.com/citation-style-language/schema/raw/master/csl-citation.json" }</w:instrText>
      </w:r>
      <w:r w:rsidRPr="00640360">
        <w:rPr>
          <w:color w:val="000000"/>
          <w:sz w:val="24"/>
          <w:szCs w:val="24"/>
        </w:rPr>
        <w:fldChar w:fldCharType="separate"/>
      </w:r>
      <w:r w:rsidRPr="00640360">
        <w:rPr>
          <w:noProof/>
          <w:color w:val="000000"/>
          <w:sz w:val="24"/>
          <w:szCs w:val="24"/>
          <w:vertAlign w:val="superscript"/>
        </w:rPr>
        <w:t>29</w:t>
      </w:r>
      <w:r w:rsidRPr="00640360">
        <w:rPr>
          <w:color w:val="000000"/>
          <w:sz w:val="24"/>
          <w:szCs w:val="24"/>
        </w:rPr>
        <w:fldChar w:fldCharType="end"/>
      </w:r>
      <w:r w:rsidRPr="00640360">
        <w:rPr>
          <w:color w:val="000000"/>
          <w:sz w:val="24"/>
          <w:szCs w:val="24"/>
        </w:rPr>
        <w:t xml:space="preserve"> were as follows: age (14 </w:t>
      </w:r>
      <w:r w:rsidRPr="00FF4063">
        <w:rPr>
          <w:color w:val="000000"/>
          <w:sz w:val="24"/>
          <w:szCs w:val="24"/>
        </w:rPr>
        <w:t xml:space="preserve">-30 months), a motor impairment preventing functional mobility, adequate vision for power mobility use, cognitive abilities at least at the level of a 12 month-old or alertness and interest that warranted a trials of power mobility.  Criteria for Montesano et </w:t>
      </w:r>
      <w:r w:rsidRPr="00640360">
        <w:rPr>
          <w:color w:val="000000"/>
          <w:sz w:val="24"/>
          <w:szCs w:val="24"/>
        </w:rPr>
        <w:t>al.</w:t>
      </w:r>
      <w:r w:rsidRPr="00640360">
        <w:rPr>
          <w:color w:val="000000"/>
          <w:sz w:val="24"/>
          <w:szCs w:val="24"/>
        </w:rPr>
        <w:fldChar w:fldCharType="begin" w:fldLock="1"/>
      </w:r>
      <w:r w:rsidRPr="00640360">
        <w:rPr>
          <w:color w:val="000000"/>
          <w:sz w:val="24"/>
          <w:szCs w:val="24"/>
        </w:rPr>
        <w:instrText>ADDIN CSL_CITATION { "citationItems" : [ { "id" : "ITEM-1", "itemData" : { "author" : [ { "dropping-particle" : "", "family" : "Montesano", "given" : "Luis", "non-dropping-particle" : "", "parse-names" : false, "suffix" : "" }, { "dropping-particle" : "", "family" : "Minguez", "given" : "Javier", "non-dropping-particle" : "", "parse-names" : false, "suffix" : "" }, { "dropping-particle" : "", "family" : "Marta", "given" : "D", "non-dropping-particle" : "", "parse-names" : false, "suffix" : "" }, { "dropping-particle" : "", "family" : "Bhaskar", "given" : "S", "non-dropping-particle" : "", "parse-names" : false, "suffix" : "" } ], "container-title" : "Neural Systems and Rehabilitation Engineering, IEEE Transactions", "id" : "ITEM-1", "issue" : "2", "issued" : { "date-parts" : [ [ "2010" ] ] }, "page" : "1-13", "title" : "Towards an Intelligent Wheelchair System for Cerebral Palsy Users", "type" : "article-journal", "volume" : "18" }, "uris" : [ "http://www.mendeley.com/documents/?uuid=8a971dc4-7fe3-49cc-af45-26378596230e" ] } ], "mendeley" : { "formattedCitation" : "&lt;sup&gt;39&lt;/sup&gt;", "plainTextFormattedCitation" : "39", "previouslyFormattedCitation" : "&lt;sup&gt;39&lt;/sup&gt;" }, "properties" : { "noteIndex" : 0 }, "schema" : "https://github.com/citation-style-language/schema/raw/master/csl-citation.json" }</w:instrText>
      </w:r>
      <w:r w:rsidRPr="00640360">
        <w:rPr>
          <w:color w:val="000000"/>
          <w:sz w:val="24"/>
          <w:szCs w:val="24"/>
        </w:rPr>
        <w:fldChar w:fldCharType="separate"/>
      </w:r>
      <w:r w:rsidRPr="00640360">
        <w:rPr>
          <w:noProof/>
          <w:color w:val="000000"/>
          <w:sz w:val="24"/>
          <w:szCs w:val="24"/>
          <w:vertAlign w:val="superscript"/>
        </w:rPr>
        <w:t>39</w:t>
      </w:r>
      <w:r w:rsidRPr="00640360">
        <w:rPr>
          <w:color w:val="000000"/>
          <w:sz w:val="24"/>
          <w:szCs w:val="24"/>
        </w:rPr>
        <w:fldChar w:fldCharType="end"/>
      </w:r>
      <w:r w:rsidRPr="00640360">
        <w:rPr>
          <w:color w:val="000000"/>
          <w:sz w:val="24"/>
          <w:szCs w:val="24"/>
        </w:rPr>
        <w:t xml:space="preserve"> included a diagnosis (CP), a minimum general intelligence quotient and moderate mental retardation, experience using a manual wheelchair, verbal abilities in Spanish, motor abilities to allow participation, and the ability to understand the tasks. McGarry et al.</w:t>
      </w:r>
      <w:r w:rsidRPr="00640360">
        <w:rPr>
          <w:color w:val="000000"/>
          <w:sz w:val="24"/>
          <w:szCs w:val="24"/>
        </w:rPr>
        <w:fldChar w:fldCharType="begin" w:fldLock="1"/>
      </w:r>
      <w:r w:rsidRPr="00640360">
        <w:rPr>
          <w:color w:val="000000"/>
          <w:sz w:val="24"/>
          <w:szCs w:val="24"/>
        </w:rPr>
        <w:instrText>ADDIN CSL_CITATION { "citationItems" : [ { "id" : "ITEM-1", "itemData" : { "DOI" : "10.3109/17483107.2011.637283", "ISBN" : "1748-3107", "ISSN" : "1748-3107", "PMID" : "22124287", "abstract" : "Purpose: To describe the impact of a mobility training program using the Smart Wheelchair on the driving skills and psychosocial outcomes of children with physical disabilities. Method: A multiple case study design using mixed methods was used. Four children with physical disabilities were recruited through The Centre for Cerebral Palsy in Western Australia. The intervention was a 16 session Smart Wheelchair mobility training program. Data was collected using a quantitative driving skills assessment, field notes and qualitative parent interviews. Results: Three out of four children gained independence in at least three driving skills or more, whilst one child was competent with verbal prompts. Three out of four mothers reported positive changes in their child's confidence, motivation and affect. Conclusions: The Smart Wheelchair has the ability to uncover learning potential and facilitate the recognition of abilities in children previously excluded from access to independent mobility. Given the significant limitation that restrictions in mobility pose to participation for children with physical disabilities, therapists must begin to understand the effectiveness of interventions such as the Smart Wheelchair. The descriptive findings of this study allow for future, more rigorous research, to be conducted on the effectiveness of the Smart Wheelchair as a mobility training tool. [Box: see text].", "author" : [ { "dropping-particle" : "", "family" : "McGarry", "given" : "Sarah", "non-dropping-particle" : "", "parse-names" : false, "suffix" : "" }, { "dropping-particle" : "", "family" : "Moir", "given" : "Lois", "non-dropping-particle" : "", "parse-names" : false, "suffix" : "" }, { "dropping-particle" : "", "family" : "Girdler", "given" : "Sonya", "non-dropping-particle" : "", "parse-names" : false, "suffix" : "" } ], "container-title" : "Disability &amp; Rehabilitation: Assistive Technology", "id" : "ITEM-1", "issue" : "5", "issued" : { "date-parts" : [ [ "2012" ] ] }, "page" : "372-380", "title" : "The Smart Wheelchair: is it an appropriate mobility training tool for children with physical disabilities?", "type" : "article-journal", "volume" : "7" }, "uris" : [ "http://www.mendeley.com/documents/?uuid=a648f3ed-f039-4527-b5b7-6c5e09651ea5" ] } ], "mendeley" : { "formattedCitation" : "&lt;sup&gt;38&lt;/sup&gt;", "plainTextFormattedCitation" : "38", "previouslyFormattedCitation" : "&lt;sup&gt;38&lt;/sup&gt;" }, "properties" : { "noteIndex" : 0 }, "schema" : "https://github.com/citation-style-language/schema/raw/master/csl-citation.json" }</w:instrText>
      </w:r>
      <w:r w:rsidRPr="00640360">
        <w:rPr>
          <w:color w:val="000000"/>
          <w:sz w:val="24"/>
          <w:szCs w:val="24"/>
        </w:rPr>
        <w:fldChar w:fldCharType="separate"/>
      </w:r>
      <w:r w:rsidRPr="00640360">
        <w:rPr>
          <w:noProof/>
          <w:color w:val="000000"/>
          <w:sz w:val="24"/>
          <w:szCs w:val="24"/>
          <w:vertAlign w:val="superscript"/>
        </w:rPr>
        <w:t>38</w:t>
      </w:r>
      <w:r w:rsidRPr="00640360">
        <w:rPr>
          <w:color w:val="000000"/>
          <w:sz w:val="24"/>
          <w:szCs w:val="24"/>
        </w:rPr>
        <w:fldChar w:fldCharType="end"/>
      </w:r>
      <w:r w:rsidRPr="00640360">
        <w:rPr>
          <w:color w:val="000000"/>
          <w:sz w:val="24"/>
          <w:szCs w:val="24"/>
        </w:rPr>
        <w:t xml:space="preserve"> used the following inclusion criteria: age (4-14 years), a diagnosis of CP - Gross Motor Functioning Classification Scale</w:t>
      </w:r>
      <w:r w:rsidRPr="00640360">
        <w:rPr>
          <w:color w:val="000000"/>
          <w:sz w:val="24"/>
          <w:szCs w:val="24"/>
        </w:rPr>
        <w:fldChar w:fldCharType="begin" w:fldLock="1"/>
      </w:r>
      <w:r w:rsidRPr="00640360">
        <w:rPr>
          <w:color w:val="000000"/>
          <w:sz w:val="24"/>
          <w:szCs w:val="24"/>
        </w:rPr>
        <w:instrText>ADDIN CSL_CITATION { "citationItems" : [ { "id" : "ITEM-1", "itemData" : { "URL" : "https://www.canchild.ca/en/resources/42-gross-motor-function-classification-system-expanded-revised-gmfcs-e-r", "accessed" : { "date-parts" : [ [ "2016", "9", "22" ] ] }, "author" : [ { "dropping-particle" : "", "family" : "Palisano", "given" : "R", "non-dropping-particle" : "", "parse-names" : false, "suffix" : "" }, { "dropping-particle" : "", "family" : "Rosenbaum", "given" : "P", "non-dropping-particle" : "", "parse-names" : false, "suffix" : "" }, { "dropping-particle" : "", "family" : "Bartlett", "given" : "D", "non-dropping-particle" : "", "parse-names" : false, "suffix" : "" }, { "dropping-particle" : "", "family" : "Livingston", "given" : "M", "non-dropping-particle" : "", "parse-names" : false, "suffix" : "" } ], "id" : "ITEM-1", "issued" : { "date-parts" : [ [ "2007" ] ] }, "title" : "The Gross Motor Function Classification System\u2014expanded and revised", "type" : "webpage" }, "uris" : [ "http://www.mendeley.com/documents/?uuid=29d90e7b-6e93-46ce-a5f6-c89029307a5a" ] } ], "mendeley" : { "formattedCitation" : "&lt;sup&gt;43&lt;/sup&gt;", "plainTextFormattedCitation" : "43", "previouslyFormattedCitation" : "&lt;sup&gt;43&lt;/sup&gt;" }, "properties" : { "noteIndex" : 0 }, "schema" : "https://github.com/citation-style-language/schema/raw/master/csl-citation.json" }</w:instrText>
      </w:r>
      <w:r w:rsidRPr="00640360">
        <w:rPr>
          <w:color w:val="000000"/>
          <w:sz w:val="24"/>
          <w:szCs w:val="24"/>
        </w:rPr>
        <w:fldChar w:fldCharType="separate"/>
      </w:r>
      <w:r w:rsidRPr="00640360">
        <w:rPr>
          <w:noProof/>
          <w:color w:val="000000"/>
          <w:sz w:val="24"/>
          <w:szCs w:val="24"/>
          <w:vertAlign w:val="superscript"/>
        </w:rPr>
        <w:t>43</w:t>
      </w:r>
      <w:r w:rsidRPr="00640360">
        <w:rPr>
          <w:color w:val="000000"/>
          <w:sz w:val="24"/>
          <w:szCs w:val="24"/>
        </w:rPr>
        <w:fldChar w:fldCharType="end"/>
      </w:r>
      <w:r w:rsidRPr="00640360">
        <w:rPr>
          <w:color w:val="000000"/>
          <w:sz w:val="24"/>
          <w:szCs w:val="24"/>
        </w:rPr>
        <w:t xml:space="preserve"> Level V, and lack of exposure to a Smart Wheelchair.  Exclusion pertained to a lack of parental permission to partake in the study.  </w:t>
      </w:r>
    </w:p>
    <w:p w14:paraId="64D1D284" w14:textId="77777777" w:rsidR="00FF6559" w:rsidRPr="00727BDA" w:rsidRDefault="00FF6559" w:rsidP="00FF6559">
      <w:pPr>
        <w:spacing w:line="480" w:lineRule="auto"/>
        <w:contextualSpacing/>
        <w:rPr>
          <w:i/>
          <w:color w:val="000000"/>
          <w:sz w:val="24"/>
          <w:szCs w:val="24"/>
        </w:rPr>
      </w:pPr>
      <w:r w:rsidRPr="00727BDA">
        <w:rPr>
          <w:i/>
          <w:color w:val="000000"/>
          <w:sz w:val="24"/>
          <w:szCs w:val="24"/>
        </w:rPr>
        <w:lastRenderedPageBreak/>
        <w:t>Similarity at Baseline</w:t>
      </w:r>
    </w:p>
    <w:p w14:paraId="608610E1" w14:textId="77777777" w:rsidR="00FF6559" w:rsidRPr="00727BDA" w:rsidRDefault="00FF6559" w:rsidP="00FF6559">
      <w:pPr>
        <w:spacing w:line="480" w:lineRule="auto"/>
        <w:contextualSpacing/>
        <w:rPr>
          <w:color w:val="000000"/>
          <w:sz w:val="24"/>
          <w:szCs w:val="24"/>
        </w:rPr>
      </w:pPr>
      <w:r w:rsidRPr="00727BDA">
        <w:rPr>
          <w:color w:val="000000"/>
          <w:sz w:val="24"/>
          <w:szCs w:val="24"/>
        </w:rPr>
        <w:tab/>
        <w:t xml:space="preserve">Similarity at baseline was addressed by all 5 </w:t>
      </w:r>
      <w:r>
        <w:rPr>
          <w:color w:val="000000"/>
          <w:sz w:val="24"/>
          <w:szCs w:val="24"/>
        </w:rPr>
        <w:t xml:space="preserve">of the included </w:t>
      </w:r>
      <w:r w:rsidRPr="00727BDA">
        <w:rPr>
          <w:color w:val="000000"/>
          <w:sz w:val="24"/>
          <w:szCs w:val="24"/>
        </w:rPr>
        <w:t>studies involving randomization of subjects into groups</w:t>
      </w:r>
      <w:r>
        <w:rPr>
          <w:color w:val="000000"/>
          <w:sz w:val="24"/>
          <w:szCs w:val="24"/>
        </w:rPr>
        <w:t>.</w:t>
      </w:r>
      <w:r>
        <w:rPr>
          <w:color w:val="000000"/>
          <w:sz w:val="24"/>
          <w:szCs w:val="24"/>
        </w:rPr>
        <w:fldChar w:fldCharType="begin" w:fldLock="1"/>
      </w:r>
      <w:r>
        <w:rPr>
          <w:color w:val="000000"/>
          <w:sz w:val="24"/>
          <w:szCs w:val="24"/>
        </w:rPr>
        <w:instrText>ADDIN CSL_CITATION { "citationItems" : [ { "id" : "ITEM-1", "itemData" : { "DOI" : "10.1109/TOH.2013.38", "ISBN" : "9781467360241", "ISSN" : "19391412", "PMID" : "24968377", "abstract" : "Self-initiated mobility is a causal factor in children's development. Previous studies have demonstrated the effectiveness of our training methods in learning directional driving and navigation. The ultimate goal of mobility training is to enable children to be social, that is, to interact with their peers. A powered mobility device was developed that can localize itself, map the environment, plan an obstacle-free path to a goal, and ensure safety of a human driver. Combined with a positioning system, this system is able to apply a force field using a modular haptic feedback approach to train subjects to drive towards an object, a caregiver, a peer, or a group of peers. System feasibility was tested by designing a 'ball chasing' game. Results show that the system is promising in promoting socialization in children.", "author" : [ { "dropping-particle" : "", "family" : "Chen", "given" : "Xi", "non-dropping-particle" : "", "parse-names" : false, "suffix" : "" }, { "dropping-particle" : "", "family" : "Ragonesi", "given" : "Christina", "non-dropping-particle" : "", "parse-names" : false, "suffix" : "" }, { "dropping-particle" : "", "family" : "Galloway", "given" : "James C.", "non-dropping-particle" : "", "parse-names" : false, "suffix" : "" }, { "dropping-particle" : "", "family" : "Agrawal", "given" : "Sunil K.", "non-dropping-particle" : "", "parse-names" : false, "suffix" : "" } ], "container-title" : "IEEE Transactions on Haptics", "id" : "ITEM-1", "issue" : "2", "issued" : { "date-parts" : [ [ "2014" ] ] }, "page" : "131-139", "title" : "Design of a robotic mobility system with a modular haptic feedback approach to promote socialization in children", "type" : "article-journal", "volume" : "7" }, "uris" : [ "http://www.mendeley.com/documents/?uuid=d084f716-42df-4c2f-a8d7-4a847fd3f9e0" ] }, { "id" : "ITEM-2", "itemData" : { "ISBN" : "0162-6434", "ISSN" : "0162-6434", "abstract" : "This research project studied the effect that a technology-based training program, WheelchairNet, could contribute to the education of children with physical disabilities by providing a chance to practice driving virtual motorized wheelchairs safely within a computer-generated world. Programmers created three virtual worlds for training. Scenarios 1 and 2 promoted independent exploration, discovery, cause and effect relationships, and visual memory (skills prerequisite to independent mobility that orthopedically impaired children often lack due to lack of experience. Scenario 3 provided a more structured environment to establish appropriate street-crossing skills on a crosswalk with a traffic light. The project evaluated the children's progress in actual reality. Results from a multivariate repeated measures design suggest all four skills improved as a function of training time. Examination of individual data suggests that children spent most of their time in the first or second worlds in the early stages but, as their skills improved, they began to spend proportionally more time in the third (more difficult) street-crossing program. All those who completed the study showed gains in driving skills as indexed in actual reality. This is significant and supports the contention that children with severe orthopedic disabilities can acquire important functional skills in virtual reality without taking the risks of learning to drive in the real world and the cost of obtaining an actual wheelchair while they learn. (Contains 1 table and 6 figures.)", "author" : [ { "dropping-particle" : "", "family" : "Inman", "given" : "Dean P", "non-dropping-particle" : "", "parse-names" : false, "suffix" : "" }, { "dropping-particle" : "", "family" : "Loge", "given" : "Ken", "non-dropping-particle" : "", "parse-names" : false, "suffix" : "" }, { "dropping-particle" : "", "family" : "Cram", "given" : "Aaron", "non-dropping-particle" : "", "parse-names" : false, "suffix" : "" }, { "dropping-particle" : "", "family" : "Peterson", "given" : "Missy", "non-dropping-particle" : "", "parse-names" : false, "suffix" : "" } ], "container-title" : "Journal of Special Education Technology", "id" : "ITEM-2", "issue" : "3", "issued" : { "date-parts" : [ [ "2011" ] ] }, "page" : "21-34", "title" : "Learning to Drive a Wheelchair in Virtual Reality", "type" : "article-journal", "volume" : "26" }, "uris" : [ "http://www.mendeley.com/documents/?uuid=a640e399-28e9-4e4c-9810-a38fdc08a15d" ] }, { "id" : "ITEM-3", "itemData" : { "DOI" : "10.1097/PEP.0b013e31824c5fdc", "ISSN" : "1538-005X", "PMID" : "22466379", "abstract" : "PURPOSE: The purpose of this pilot randomized controlled study was to identify any effects of power wheelchairs on the development and function of young children with severe motor impairments. METHODS: Participants were 28 children with various diagnoses, aged 14 to 30 months when they entered the study. The Battelle Developmental Inventory (BDI), Pediatric Evaluation of Disability Inventory, and Early Coping Inventory were administered at entry and after 12 months. RESULTS: The on-protocol analysis comparing median change scores showed the experimental groups' BDI receptive communication scores, and their Pediatric Evaluation of Disability Inventory mobility functional skills, mobility caregiver assistance, and self-care caregiver scores improved significantly more than the control group's scores. An intention-to-treat analysis upheld the findings and revealed an additional difference between the groups' BDI total score. CONCLUSION: The results support use of power wheelchairs with children as young as age 14 months to enhance development and function, although additional research is needed.", "author" : [ { "dropping-particle" : "", "family" : "Jones", "given" : "M", "non-dropping-particle" : "", "parse-names" : false, "suffix" : "" }, { "dropping-particle" : "", "family" : "McEwen", "given" : "I R", "non-dropping-particle" : "", "parse-names" : false, "suffix" : "" }, { "dropping-particle" : "", "family" : "Neas", "given" : "B R", "non-dropping-particle" : "", "parse-names" : false, "suffix" : "" } ], "container-title" : "Pediatric physical therapy : the official publication of the Section on Pediatrics of the American Physical Therapy Association", "id" : "ITEM-3", "issue" : "2", "issued" : { "date-parts" : [ [ "2012" ] ] }, "page" : "131-40; discussion 140", "title" : "Effects of power wheelchairs on the development and function of young children with severe motor impairments.", "type" : "article-journal", "volume" : "24" }, "uris" : [ "http://www.mendeley.com/documents/?uuid=d3ee4247-0526-4e98-8b91-3088d4644e59" ] }, { "id" : "ITEM-4", "itemData" : { "DOI" : "10.1037/a0034088", "ISBN" : "1939-1544(Electronic);0090-5550(Print)", "ISSN" : "1939-1544", "PMID" : "24295530", "abstract" : "PURPOSE: To determine the efficacy of a custom-made wheelchair simulation in training children to use a powered wheelchair (PWC).\\n\\nDESIGN: Randomized controlled trial employing the 4C/ID-model of learning. Twenty-eight typically developing children (13M, 15F; mean age 6 years, SD 6 months) were assessed on their operation of a PWC using a functional evaluation rating scale. Participants were randomly assigned to intervention (8 \u00d7 30-minute training sessions using a joystick operated wheelchair simulation) or control conditions (no task), and were reassessed on their PWC use after the intervention phase. Additional data from the simulation on completion times, errors, and total scores were recorded for the intervention group.\\n\\nRESULTS: Analysis of variance showed a main effect of time, with planned comparisons revealing a statistically significant change in PWC use for the intervention (p = .022) but not the control condition. Although the intervention group showed greater improvement than the controls, this did not reach statistical significance. Multiple regression analyses showed that gender was predictive of pretest (p = .005) functional ability.\\n\\nIMPLICATIONS: A simulated wheelchair task appears to be effective in helping children learn to operate a PWC. Greater attention should be given to female learners who underperformed when compared with their male counterparts. This low-cost intervention could be easily used at home to reduce PWC training times in children with motor disorders.", "author" : [ { "dropping-particle" : "", "family" : "Linden", "given" : "Mark a", "non-dropping-particle" : "", "parse-names" : false, "suffix" : "" }, { "dropping-particle" : "", "family" : "Whyatt", "given" : "Caroline", "non-dropping-particle" : "", "parse-names" : false, "suffix" : "" }, { "dropping-particle" : "", "family" : "Craig", "given" : "Cathy", "non-dropping-particle" : "", "parse-names" : false, "suffix" : "" }, { "dropping-particle" : "", "family" : "Kerr", "given" : "Claire", "non-dropping-particle" : "", "parse-names" : false, "suffix" : "" } ], "container-title" : "Rehabilitation psychology", "id" : "ITEM-4", "issue" : "4", "issued" : { "date-parts" : [ [ "2013" ] ] }, "page" : "405-11", "title" : "Efficacy of a powered wheelchair simulator for school aged children: a randomized controlled trial.", "type" : "article-journal", "volume" : "58" }, "uris" : [ "http://www.mendeley.com/documents/?uuid=ea140a5a-9ebe-40ee-baa6-1ae7f6b7afb7" ] }, { "id" : "ITEM-5", "itemData" : { "DOI" : "10.1186/1743-0003-7-40", "ISBN" : "1743-0003 (Electronic)\\r1743-0003 (Linking)", "ISSN" : "1743-0003", "PMID" : "20707886", "abstract" : "Experiencing independent mobility is important for children with a severe movement disability, but learning to drive a powered wheelchair can be labor intensive, requiring hand-over-hand assistance from a skilled therapist.", "author" : [ { "dropping-particle" : "", "family" : "Marchal-Crespo", "given" : "Laura", "non-dropping-particle" : "", "parse-names" : false, "suffix" : "" }, { "dropping-particle" : "", "family" : "Furumasu", "given" : "Jan", "non-dropping-particle" : "", "parse-names" : false, "suffix" : "" }, { "dropping-particle" : "", "family" : "Reinkensmeyer", "given" : "David J", "non-dropping-particle" : "", "parse-names" : false, "suffix" : "" }, { "dropping-particle" : "", "family" : "others", "given" : "", "non-dropping-particle" : "", "parse-names" : false, "suffix" : "" } ], "container-title" : "Journal of neuroengineering and rehabilitation", "id" : "ITEM-5", "issue" : "40", "issued" : { "date-parts" : [ [ "2010" ] ] }, "page" : "40", "title" : "A robotic wheelchair trainer: design overview and a feasibility study", "type" : "article-journal", "volume" : "7" }, "uris" : [ "http://www.mendeley.com/documents/?uuid=6a4a4e55-bec9-42ba-97dc-830f5b589709" ] } ], "mendeley" : { "formattedCitation" : "&lt;sup&gt;19,27,29,33,37&lt;/sup&gt;", "plainTextFormattedCitation" : "19,27,29,33,37", "previouslyFormattedCitation" : "&lt;sup&gt;19,27,29,33,37&lt;/sup&gt;" }, "properties" : { "noteIndex" : 0 }, "schema" : "https://github.com/citation-style-language/schema/raw/master/csl-citation.json" }</w:instrText>
      </w:r>
      <w:r>
        <w:rPr>
          <w:color w:val="000000"/>
          <w:sz w:val="24"/>
          <w:szCs w:val="24"/>
        </w:rPr>
        <w:fldChar w:fldCharType="separate"/>
      </w:r>
      <w:r w:rsidRPr="0089322B">
        <w:rPr>
          <w:noProof/>
          <w:color w:val="000000"/>
          <w:sz w:val="24"/>
          <w:szCs w:val="24"/>
          <w:vertAlign w:val="superscript"/>
        </w:rPr>
        <w:t>19,27,29,33,37</w:t>
      </w:r>
      <w:r>
        <w:rPr>
          <w:color w:val="000000"/>
          <w:sz w:val="24"/>
          <w:szCs w:val="24"/>
        </w:rPr>
        <w:fldChar w:fldCharType="end"/>
      </w:r>
    </w:p>
    <w:p w14:paraId="12427C68" w14:textId="77777777" w:rsidR="00FF6559" w:rsidRPr="00727BDA" w:rsidRDefault="00FF6559" w:rsidP="00FF6559">
      <w:pPr>
        <w:spacing w:line="480" w:lineRule="auto"/>
        <w:contextualSpacing/>
        <w:rPr>
          <w:i/>
          <w:color w:val="000000"/>
          <w:sz w:val="24"/>
          <w:szCs w:val="24"/>
        </w:rPr>
      </w:pPr>
      <w:r w:rsidRPr="00727BDA">
        <w:rPr>
          <w:i/>
          <w:color w:val="000000"/>
          <w:sz w:val="24"/>
          <w:szCs w:val="24"/>
        </w:rPr>
        <w:t>Repeatability of the Intervention Methods</w:t>
      </w:r>
    </w:p>
    <w:p w14:paraId="1BAB4E24" w14:textId="77777777" w:rsidR="00FF6559" w:rsidRPr="00727BDA" w:rsidRDefault="00FF6559" w:rsidP="00FF6559">
      <w:pPr>
        <w:spacing w:line="480" w:lineRule="auto"/>
        <w:ind w:firstLine="720"/>
        <w:contextualSpacing/>
        <w:rPr>
          <w:color w:val="000000"/>
          <w:sz w:val="24"/>
          <w:szCs w:val="24"/>
        </w:rPr>
      </w:pPr>
      <w:r w:rsidRPr="00727BDA">
        <w:rPr>
          <w:color w:val="000000"/>
          <w:sz w:val="24"/>
          <w:szCs w:val="24"/>
        </w:rPr>
        <w:t>Consistent with the inclusion a</w:t>
      </w:r>
      <w:r>
        <w:rPr>
          <w:color w:val="000000"/>
          <w:sz w:val="24"/>
          <w:szCs w:val="24"/>
        </w:rPr>
        <w:t xml:space="preserve">nd exclusion criteria for this </w:t>
      </w:r>
      <w:r w:rsidRPr="00727BDA">
        <w:rPr>
          <w:color w:val="000000"/>
          <w:sz w:val="24"/>
          <w:szCs w:val="24"/>
        </w:rPr>
        <w:t xml:space="preserve">review, all of the included studies provided sufficient detail </w:t>
      </w:r>
      <w:r>
        <w:rPr>
          <w:color w:val="000000"/>
          <w:sz w:val="24"/>
          <w:szCs w:val="24"/>
        </w:rPr>
        <w:t xml:space="preserve">to allow for replication of power mobility training methods. </w:t>
      </w:r>
      <w:r w:rsidRPr="00727BDA">
        <w:rPr>
          <w:color w:val="000000"/>
          <w:sz w:val="24"/>
          <w:szCs w:val="24"/>
        </w:rPr>
        <w:t xml:space="preserve">  </w:t>
      </w:r>
    </w:p>
    <w:p w14:paraId="15E182F0" w14:textId="77777777" w:rsidR="00FF6559" w:rsidRPr="00727BDA" w:rsidRDefault="00FF6559" w:rsidP="00FF6559">
      <w:pPr>
        <w:spacing w:line="480" w:lineRule="auto"/>
        <w:contextualSpacing/>
        <w:rPr>
          <w:i/>
          <w:color w:val="000000"/>
          <w:sz w:val="24"/>
          <w:szCs w:val="24"/>
        </w:rPr>
      </w:pPr>
      <w:r w:rsidRPr="00727BDA">
        <w:rPr>
          <w:i/>
          <w:color w:val="000000"/>
          <w:sz w:val="24"/>
          <w:szCs w:val="24"/>
        </w:rPr>
        <w:t>Outcome Measure Reliability and Validity</w:t>
      </w:r>
    </w:p>
    <w:p w14:paraId="0768EC16" w14:textId="77777777" w:rsidR="00FF6559" w:rsidRPr="00640360" w:rsidRDefault="00FF6559" w:rsidP="00FF6559">
      <w:pPr>
        <w:spacing w:line="480" w:lineRule="auto"/>
        <w:contextualSpacing/>
        <w:rPr>
          <w:color w:val="000000"/>
          <w:sz w:val="24"/>
          <w:szCs w:val="24"/>
        </w:rPr>
      </w:pPr>
      <w:r w:rsidRPr="00727BDA">
        <w:rPr>
          <w:color w:val="000000"/>
          <w:sz w:val="24"/>
          <w:szCs w:val="24"/>
        </w:rPr>
        <w:tab/>
      </w:r>
      <w:r>
        <w:rPr>
          <w:color w:val="000000"/>
          <w:sz w:val="24"/>
          <w:szCs w:val="24"/>
        </w:rPr>
        <w:t xml:space="preserve">Included </w:t>
      </w:r>
      <w:r w:rsidRPr="00727BDA">
        <w:rPr>
          <w:color w:val="000000"/>
          <w:sz w:val="24"/>
          <w:szCs w:val="24"/>
        </w:rPr>
        <w:t xml:space="preserve">studies </w:t>
      </w:r>
      <w:r>
        <w:rPr>
          <w:color w:val="000000"/>
          <w:sz w:val="24"/>
          <w:szCs w:val="24"/>
        </w:rPr>
        <w:t>focused on a wide range of outcomes including changes in the execution of specific power mobility skills as well as changes in development, socialization, cognitive skills, etc. Studies also used</w:t>
      </w:r>
      <w:r w:rsidRPr="00727BDA">
        <w:rPr>
          <w:color w:val="000000"/>
          <w:sz w:val="24"/>
          <w:szCs w:val="24"/>
        </w:rPr>
        <w:t xml:space="preserve"> a variety of outcome measures. Checklists of power </w:t>
      </w:r>
      <w:r w:rsidRPr="006F7415">
        <w:rPr>
          <w:color w:val="000000"/>
          <w:sz w:val="24"/>
          <w:szCs w:val="24"/>
        </w:rPr>
        <w:t xml:space="preserve">mobility skills (the </w:t>
      </w:r>
      <w:r w:rsidRPr="00EF6FA9">
        <w:rPr>
          <w:color w:val="000000"/>
          <w:sz w:val="24"/>
          <w:szCs w:val="24"/>
        </w:rPr>
        <w:t>Wheelchair Skills Checklist</w:t>
      </w:r>
      <w:r>
        <w:rPr>
          <w:color w:val="000000"/>
          <w:sz w:val="24"/>
          <w:szCs w:val="24"/>
        </w:rPr>
        <w:t>,</w:t>
      </w:r>
      <w:r w:rsidRPr="00EF6FA9">
        <w:rPr>
          <w:color w:val="000000"/>
          <w:sz w:val="24"/>
          <w:szCs w:val="24"/>
        </w:rPr>
        <w:fldChar w:fldCharType="begin" w:fldLock="1"/>
      </w:r>
      <w:r w:rsidRPr="00EF6FA9">
        <w:rPr>
          <w:color w:val="000000"/>
          <w:sz w:val="24"/>
          <w:szCs w:val="24"/>
        </w:rPr>
        <w:instrText>ADDIN CSL_CITATION { "citationItems" : [ { "id" : "ITEM-1", "itemData" : { "author" : [ { "dropping-particle" : "", "family" : "Butler C, Okamoto GA", "given" : "McLay JM", "non-dropping-particle" : "", "parse-names" : false, "suffix" : "" } ], "container-title" : "Archives of Physical Medicine and Rehabilitation", "id" : "ITEM-1", "issued" : { "date-parts" : [ [ "1984" ] ] }, "page" : "95-97", "title" : "Motorized Wheelchair Driving by Disabled Children", "type" : "article-journal", "volume" : "65" }, "uris" : [ "http://www.mendeley.com/documents/?uuid=70809e28-ca4c-4593-adac-e46a25d6ea24" ] } ], "mendeley" : { "formattedCitation" : "&lt;sup&gt;18&lt;/sup&gt;", "plainTextFormattedCitation" : "18", "previouslyFormattedCitation" : "&lt;sup&gt;18&lt;/sup&gt;" }, "properties" : { "noteIndex" : 0 }, "schema" : "https://github.com/citation-style-language/schema/raw/master/csl-citation.json" }</w:instrText>
      </w:r>
      <w:r w:rsidRPr="00EF6FA9">
        <w:rPr>
          <w:color w:val="000000"/>
          <w:sz w:val="24"/>
          <w:szCs w:val="24"/>
        </w:rPr>
        <w:fldChar w:fldCharType="separate"/>
      </w:r>
      <w:r w:rsidRPr="00EF6FA9">
        <w:rPr>
          <w:noProof/>
          <w:color w:val="000000"/>
          <w:sz w:val="24"/>
          <w:szCs w:val="24"/>
          <w:vertAlign w:val="superscript"/>
        </w:rPr>
        <w:t>18</w:t>
      </w:r>
      <w:r w:rsidRPr="00EF6FA9">
        <w:rPr>
          <w:color w:val="000000"/>
          <w:sz w:val="24"/>
          <w:szCs w:val="24"/>
        </w:rPr>
        <w:fldChar w:fldCharType="end"/>
      </w:r>
      <w:r w:rsidRPr="00EF6FA9">
        <w:rPr>
          <w:color w:val="000000"/>
          <w:sz w:val="24"/>
          <w:szCs w:val="24"/>
        </w:rPr>
        <w:t xml:space="preserve"> checklists developed from the Pediatric Powered Mobility Program,</w:t>
      </w:r>
      <w:r w:rsidRPr="00EF6FA9">
        <w:rPr>
          <w:color w:val="000000"/>
          <w:sz w:val="24"/>
          <w:szCs w:val="24"/>
        </w:rPr>
        <w:fldChar w:fldCharType="begin" w:fldLock="1"/>
      </w:r>
      <w:r w:rsidRPr="00EF6FA9">
        <w:rPr>
          <w:color w:val="000000"/>
          <w:sz w:val="24"/>
          <w:szCs w:val="24"/>
        </w:rPr>
        <w:instrText>ADDIN CSL_CITATION { "citationItems" : [ { "id" : "ITEM-1", "itemData" : { "author" : [ { "dropping-particle" : "", "family" : "Furumasu", "given" : "Jan", "non-dropping-particle" : "", "parse-names" : false, "suffix" : "" }, { "dropping-particle" : "", "family" : "Guerette", "given" : "P", "non-dropping-particle" : "", "parse-names" : false, "suffix" : "" }, { "dropping-particle" : "", "family" : "Tefft", "given" : "D", "non-dropping-particle" : "", "parse-names" : false, "suffix" : "" } ], "container-title" : "Technology and Disability", "id" : "ITEM-1", "issued" : { "date-parts" : [ [ "1996" ] ] }, "page" : "41-48", "title" : "The Development of a Powered Wheelchair Mobility Program for Young Children", "type" : "article-journal", "volume" : "5" }, "uris" : [ "http://www.mendeley.com/documents/?uuid=4e8a6bd2-4c26-4a58-a0fe-169cab5fb6ac" ] } ], "mendeley" : { "formattedCitation" : "&lt;sup&gt;22&lt;/sup&gt;", "plainTextFormattedCitation" : "22", "previouslyFormattedCitation" : "&lt;sup&gt;22&lt;/sup&gt;" }, "properties" : { "noteIndex" : 0 }, "schema" : "https://github.com/citation-style-language/schema/raw/master/csl-citation.json" }</w:instrText>
      </w:r>
      <w:r w:rsidRPr="00EF6FA9">
        <w:rPr>
          <w:color w:val="000000"/>
          <w:sz w:val="24"/>
          <w:szCs w:val="24"/>
        </w:rPr>
        <w:fldChar w:fldCharType="separate"/>
      </w:r>
      <w:r w:rsidRPr="00EF6FA9">
        <w:rPr>
          <w:noProof/>
          <w:color w:val="000000"/>
          <w:sz w:val="24"/>
          <w:szCs w:val="24"/>
          <w:vertAlign w:val="superscript"/>
        </w:rPr>
        <w:t>22</w:t>
      </w:r>
      <w:r w:rsidRPr="00EF6FA9">
        <w:rPr>
          <w:color w:val="000000"/>
          <w:sz w:val="24"/>
          <w:szCs w:val="24"/>
        </w:rPr>
        <w:fldChar w:fldCharType="end"/>
      </w:r>
      <w:r w:rsidRPr="00EF6FA9">
        <w:rPr>
          <w:color w:val="000000"/>
          <w:sz w:val="24"/>
          <w:szCs w:val="24"/>
        </w:rPr>
        <w:t xml:space="preserve"> or the Power Mobility Scale</w:t>
      </w:r>
      <w:r w:rsidRPr="00EF6FA9">
        <w:rPr>
          <w:color w:val="000000"/>
          <w:sz w:val="24"/>
          <w:szCs w:val="24"/>
        </w:rPr>
        <w:fldChar w:fldCharType="begin" w:fldLock="1"/>
      </w:r>
      <w:r>
        <w:rPr>
          <w:color w:val="000000"/>
          <w:sz w:val="24"/>
          <w:szCs w:val="24"/>
        </w:rPr>
        <w:instrText>ADDIN CSL_CITATION { "citationItems" : [ { "id" : "ITEM-1", "itemData" : { "author" : [ { "dropping-particle" : "", "family" : "Bundonis", "given" : "J", "non-dropping-particle" : "", "parse-names" : false, "suffix" : "" } ], "id" : "ITEM-1", "issued" : { "date-parts" : [ [ "2008" ] ] }, "publisher" : "Communicate &amp; Negotiate, LLC", "publisher-place" : "temple, TX", "title" : "Pediatric Power Mobility Assessment and Training (Power Mobility Screen)", "type" : "book" }, "uris" : [ "http://www.mendeley.com/documents/?uuid=3c9765e9-c971-40f1-b529-ace3cca02e73" ] } ], "mendeley" : { "formattedCitation" : "&lt;sup&gt;44&lt;/sup&gt;", "plainTextFormattedCitation" : "44", "previouslyFormattedCitation" : "&lt;sup&gt;44&lt;/sup&gt;" }, "properties" : { "noteIndex" : 0 }, "schema" : "https://github.com/citation-style-language/schema/raw/master/csl-citation.json" }</w:instrText>
      </w:r>
      <w:r w:rsidRPr="00EF6FA9">
        <w:rPr>
          <w:color w:val="000000"/>
          <w:sz w:val="24"/>
          <w:szCs w:val="24"/>
        </w:rPr>
        <w:fldChar w:fldCharType="separate"/>
      </w:r>
      <w:r w:rsidRPr="00EF6FA9">
        <w:rPr>
          <w:noProof/>
          <w:color w:val="000000"/>
          <w:sz w:val="24"/>
          <w:szCs w:val="24"/>
          <w:vertAlign w:val="superscript"/>
        </w:rPr>
        <w:t>44</w:t>
      </w:r>
      <w:r w:rsidRPr="00EF6FA9">
        <w:rPr>
          <w:color w:val="000000"/>
          <w:sz w:val="24"/>
          <w:szCs w:val="24"/>
        </w:rPr>
        <w:fldChar w:fldCharType="end"/>
      </w:r>
      <w:r w:rsidRPr="00EF6FA9">
        <w:rPr>
          <w:color w:val="000000"/>
          <w:sz w:val="24"/>
          <w:szCs w:val="24"/>
        </w:rPr>
        <w:t>) were used in 7 studies.</w:t>
      </w:r>
      <w:r w:rsidRPr="00EF6FA9">
        <w:rPr>
          <w:color w:val="000000"/>
          <w:sz w:val="24"/>
          <w:szCs w:val="24"/>
        </w:rPr>
        <w:fldChar w:fldCharType="begin" w:fldLock="1"/>
      </w:r>
      <w:r w:rsidRPr="00EF6FA9">
        <w:rPr>
          <w:color w:val="000000"/>
          <w:sz w:val="24"/>
          <w:szCs w:val="24"/>
        </w:rPr>
        <w:instrText>ADDIN CSL_CITATION { "citationItems" : [ { "id" : "ITEM-1", "itemData" : { "author" : [ { "dropping-particle" : "", "family" : "Butler C, Okamoto GA", "given" : "McLay JM", "non-dropping-particle" : "", "parse-names" : false, "suffix" : "" } ], "container-title" : "Archives of Physical Medicine and Rehabilitation", "id" : "ITEM-1", "issued" : { "date-parts" : [ [ "1984" ] ] }, "page" : "95-97", "title" : "Motorized Wheelchair Driving by Disabled Children", "type" : "article-journal", "volume" : "65" }, "uris" : [ "http://www.mendeley.com/documents/?uuid=70809e28-ca4c-4593-adac-e46a25d6ea24" ] }, { "id" : "ITEM-2", "itemData" : { "ISBN" : "0031-9023 (Print)\\r0031-9023 (Linking)", "ISSN" : "0031-9023", "PMID" : "12620089", "abstract" : "BACKGROUND AND PURPOSE: Young children with severe motor impairments, such as spinal muscular atrophy, are often unable to move around their environment independently; therefore, they may be at risk for delays in areas of development not directly related to their motor limitations. Power mobility is an intervention that provides young children a means of independent movement and enables them to independently explore their environment. CASE DESCRIPTION: The participant was a 20-month-old girl with type II spinal muscular atrophy. INTERVENTION: The authors provided the child with a power wheelchair and gave her mother and physical therapist general guidelines to encourage her use of the power wheelchair. OUTCOMES: Within 6 weeks after receiving the power wheelchair, the child operated the wheelchair independently. She showed developmental gains in all domains of the Battelle Developmental Inventory and the Pediatric Evaluation of Disability Inventory over 6 months. The authors conducted an interview with the child's mother before and after intervention. She reported that the child was more independent after receiving the power wheelchair. DISCUSSION: The power wheelchair may have been associated with the changes in the child's mobility and her developmental changes over 6 months.", "author" : [ { "dropping-particle" : "", "family" : "Jones", "given" : "M A", "non-dropping-particle" : "", "parse-names" : false, "suffix" : "" }, { "dropping-particle" : "", "family" : "McEwen", "given" : "I R", "non-dropping-particle" : "", "parse-names" : false, "suffix" : "" }, { "dropping-particle" : "", "family" : "Hansen", "given" : "L", "non-dropping-particle" : "", "parse-names" : false, "suffix" : "" } ], "container-title" : "Phys Ther", "id" : "ITEM-2", "issue" : "3", "issued" : { "date-parts" : [ [ "2003" ] ] }, "page" : "253-262", "title" : "Use of power mobility for a young child with spinal muscular atrophy", "type" : "article-journal", "volume" : "83" }, "uris" : [ "http://www.mendeley.com/documents/?uuid=40a33f91-228b-4eb6-a868-0ec26f27e9f9" ] }, { "id" : "ITEM-3", "itemData" : { "DOI" : "10.1097/PEP.0b013e31824c5fdc", "ISSN" : "1538-005X", "PMID" : "22466379", "abstract" : "PURPOSE: The purpose of this pilot randomized controlled study was to identify any effects of power wheelchairs on the development and function of young children with severe motor impairments. METHODS: Participants were 28 children with various diagnoses, aged 14 to 30 months when they entered the study. The Battelle Developmental Inventory (BDI), Pediatric Evaluation of Disability Inventory, and Early Coping Inventory were administered at entry and after 12 months. RESULTS: The on-protocol analysis comparing median change scores showed the experimental groups' BDI receptive communication scores, and their Pediatric Evaluation of Disability Inventory mobility functional skills, mobility caregiver assistance, and self-care caregiver scores improved significantly more than the control group's scores. An intention-to-treat analysis upheld the findings and revealed an additional difference between the groups' BDI total score. CONCLUSION: The results support use of power wheelchairs with children as young as age 14 months to enhance development and function, although additional research is needed.", "author" : [ { "dropping-particle" : "", "family" : "Jones", "given" : "M", "non-dropping-particle" : "", "parse-names" : false, "suffix" : "" }, { "dropping-particle" : "", "family" : "McEwen", "given" : "I R", "non-dropping-particle" : "", "parse-names" : false, "suffix" : "" }, { "dropping-particle" : "", "family" : "Neas", "given" : "B R", "non-dropping-particle" : "", "parse-names" : false, "suffix" : "" } ], "container-title" : "Pediatric physical therapy : the official publication of the Section on Pediatrics of the American Physical Therapy Association", "id" : "ITEM-3", "issue" : "2", "issued" : { "date-parts" : [ [ "2012" ] ] }, "page" : "131-40; discussion 140", "title" : "Effects of power wheelchairs on the development and function of young children with severe motor impairments.", "type" : "article-journal", "volume" : "24" }, "uris" : [ "http://www.mendeley.com/documents/?uuid=d3ee4247-0526-4e98-8b91-3088d4644e59" ] }, { "id" : "ITEM-4", "itemData" : { "DOI" : "10.1177/0883073812449383", "ISBN" : "0883-0738", "ISSN" : "1708-8283", "PMID" : "22772161", "abstract" : "Weakness resulting from spinal muscular atrophy causes severe limitations in functional mobility. The early introduction of power mobility has potential to enhance development and mitigate disability. These outcomes are achieved by simulating normal skill acquisition and by promoting motor learning, visuospatial system development, self-exploration, cognition, and social development. There are few reports on early power mobility in spinal muscular atrophy, and it is typically not prescribed until school age. The authors evaluated 6 children under age 2 years with neuromuscular disease (5 spinal muscular atrophy, 1 congenital muscular dystrophy) for power mobility. Parents recorded the practice hours necessary to achieve independence using the Power Mobility Skills Checklist. Four children achieved independence in all items on the checklist by 7.9 months (range: 73-458 days). Introduction of early power mobility is feasible in spinal muscular atrophy patients under age 2 years and should be introduced in late infancy when children typically acquire locomotor skills.", "author" : [ { "dropping-particle" : "", "family" : "Dunaway", "given" : "Sally", "non-dropping-particle" : "", "parse-names" : false, "suffix" : "" }, { "dropping-particle" : "", "family" : "Montes", "given" : "Jacqueline", "non-dropping-particle" : "", "parse-names" : false, "suffix" : "" }, { "dropping-particle" : "", "family" : "O'Hagen", "given" : "Jessica", "non-dropping-particle" : "", "parse-names" : false, "suffix" : "" }, { "dropping-particle" : "", "family" : "Sproule", "given" : "Douglas M", "non-dropping-particle" : "", "parse-names" : false, "suffix" : "" }, { "dropping-particle" : "De", "family" : "Vivo", "given" : "Darryl C", "non-dropping-particle" : "", "parse-names" : false, "suffix" : "" }, { "dropping-particle" : "", "family" : "Kaufmann", "given" : "Petra", "non-dropping-particle" : "", "parse-names" : false, "suffix" : "" } ], "container-title" : "Journal of child neurology", "id" : "ITEM-4", "issue" : "5", "issued" : { "date-parts" : [ [ "2013" ] ] }, "page" : "576-82", "title" : "Independent mobility after early introduction of a power wheelchair in spinal muscular atrophy.", "type" : "article-journal", "volume" : "28" }, "uris" : [ "http://www.mendeley.com/documents/?uuid=a69a9cfb-d99b-4dc6-a938-608563eb1ac2" ] }, { "id" : "ITEM-5", "itemData" : { "author" : [ { "dropping-particle" : "", "family" : "Furumasu", "given" : "Jan", "non-dropping-particle" : "", "parse-names" : false, "suffix" : "" }, { "dropping-particle" : "", "family" : "Guerette", "given" : "P", "non-dropping-particle" : "", "parse-names" : false, "suffix" : "" }, { "dropping-particle" : "", "family" : "Tefft", "given" : "D", "non-dropping-particle" : "", "parse-names" : false, "suffix" : "" } ], "container-title" : "Technology and Disability", "id" : "ITEM-5", "issued" : { "date-parts" : [ [ "1996" ] ] }, "page" : "41-48", "title" : "The Development of a Powered Wheelchair Mobility Program for Young Children", "type" : "article-journal", "volume" : "5" }, "uris" : [ "http://www.mendeley.com/documents/?uuid=4e8a6bd2-4c26-4a58-a0fe-169cab5fb6ac" ] }, { "id" : "ITEM-6", "itemData" : { "DOI" : "10.3109/17483107.2011.637283", "ISBN" : "1748-3107", "ISSN" : "1748-3107", "PMID" : "22124287", "abstract" : "Purpose: To describe the impact of a mobility training program using the Smart Wheelchair on the driving skills and psychosocial outcomes of children with physical disabilities. Method: A multiple case study design using mixed methods was used. Four children with physical disabilities were recruited through The Centre for Cerebral Palsy in Western Australia. The intervention was a 16 session Smart Wheelchair mobility training program. Data was collected using a quantitative driving skills assessment, field notes and qualitative parent interviews. Results: Three out of four children gained independence in at least three driving skills or more, whilst one child was competent with verbal prompts. Three out of four mothers reported positive changes in their child's confidence, motivation and affect. Conclusions: The Smart Wheelchair has the ability to uncover learning potential and facilitate the recognition of abilities in children previously excluded from access to independent mobility. Given the significant limitation that restrictions in mobility pose to participation for children with physical disabilities, therapists must begin to understand the effectiveness of interventions such as the Smart Wheelchair. The descriptive findings of this study allow for future, more rigorous research, to be conducted on the effectiveness of the Smart Wheelchair as a mobility training tool. [Box: see text].", "author" : [ { "dropping-particle" : "", "family" : "McGarry", "given" : "Sarah", "non-dropping-particle" : "", "parse-names" : false, "suffix" : "" }, { "dropping-particle" : "", "family" : "Moir", "given" : "Lois", "non-dropping-particle" : "", "parse-names" : false, "suffix" : "" }, { "dropping-particle" : "", "family" : "Girdler", "given" : "Sonya", "non-dropping-particle" : "", "parse-names" : false, "suffix" : "" } ], "container-title" : "Disability &amp; Rehabilitation: Assistive Technology", "id" : "ITEM-6", "issue" : "5", "issued" : { "date-parts" : [ [ "2012" ] ] }, "page" : "372-380", "title" : "The Smart Wheelchair: is it an appropriate mobility training tool for children with physical disabilities?", "type" : "article-journal", "volume" : "7" }, "uris" : [ "http://www.mendeley.com/documents/?uuid=a648f3ed-f039-4527-b5b7-6c5e09651ea5" ] }, { "id" : "ITEM-7", "itemData" : { "abstract" : "Purpose: This case report describes the development and implementation\\nof an intervention program that used a Power Wheelchair Trainer\\n(Trainer) to enable an individual with severe impairments to participate\\nin power mobility training. Case Description: The participant was an 18\\nyear-old female with spastic quadriplegic cerebral palsy, Gross Motor\\nFunction Classification Level V. The examination included the Power\\nMobility Screen and the Caregiver Priorities &amp; Child Health Index of\\nLife with Disabilities (CPCHILD). Switches on the participant's headrest\\nprovided control of the Trainer. Intervention consisted of power\\nmobility training in an engaging environment that was set-up to focus on\\nspecific power mobility skills. Results: Scores on the Power Mobility\\nScreen and the CPCHILD were higher after intervention. Discussion: The\\noutcomes of this case report appear to support the use of the Trainer,\\nwhich allowed the participant to practice power mobility skills and\\nparticipate in self-exploration of her environment.", "author" : [ { "dropping-particle" : "", "family" : "Kenyon", "given" : "Lisa K", "non-dropping-particle" : "", "parse-names" : false, "suffix" : "" }, { "dropping-particle" : "", "family" : "Farris", "given" : "John", "non-dropping-particle" : "", "parse-names" : false, "suffix" : "" }, { "dropping-particle" : "", "family" : "Brockway", "given" : "Kaelee", "non-dropping-particle" : "", "parse-names" : false, "suffix" : "" }, { "dropping-particle" : "", "family" : "Hannum", "given" : "Nanette", "non-dropping-particle" : "", "parse-names" : false, "suffix" : "" }, { "dropping-particle" : "", "family" : "Proctor", "given" : "Kevin", "non-dropping-particle" : "", "parse-names" : false, "suffix" : "" } ], "container-title" : "Pediatric Physical Therapy", "id" : "ITEM-7", "issue" : "2", "issued" : { "date-parts" : [ [ "2015" ] ] }, "page" : "200-206", "title" : "Promoting Self-exploration and Function Through an Individualized Power Mobility Training Program", "type" : "article-journal", "volume" : "27" }, "uris" : [ "http://www.mendeley.com/documents/?uuid=abb629da-0b54-40d6-81d4-9d8cfb27219c" ] } ], "mendeley" : { "formattedCitation" : "&lt;sup&gt;18,21,22,28\u201330,38&lt;/sup&gt;", "plainTextFormattedCitation" : "18,21,22,28\u201330,38", "previouslyFormattedCitation" : "&lt;sup&gt;18,21,22,28\u201330,38&lt;/sup&gt;" }, "properties" : { "noteIndex" : 0 }, "schema" : "https://github.com/citation-style-language/schema/raw/master/csl-citation.json" }</w:instrText>
      </w:r>
      <w:r w:rsidRPr="00EF6FA9">
        <w:rPr>
          <w:color w:val="000000"/>
          <w:sz w:val="24"/>
          <w:szCs w:val="24"/>
        </w:rPr>
        <w:fldChar w:fldCharType="separate"/>
      </w:r>
      <w:r w:rsidRPr="00EF6FA9">
        <w:rPr>
          <w:noProof/>
          <w:color w:val="000000"/>
          <w:sz w:val="24"/>
          <w:szCs w:val="24"/>
          <w:vertAlign w:val="superscript"/>
        </w:rPr>
        <w:t>18,21,22,28–30,38</w:t>
      </w:r>
      <w:r w:rsidRPr="00EF6FA9">
        <w:rPr>
          <w:color w:val="000000"/>
          <w:sz w:val="24"/>
          <w:szCs w:val="24"/>
        </w:rPr>
        <w:fldChar w:fldCharType="end"/>
      </w:r>
      <w:r w:rsidRPr="00EF6FA9">
        <w:rPr>
          <w:color w:val="000000"/>
          <w:sz w:val="24"/>
          <w:szCs w:val="24"/>
        </w:rPr>
        <w:t xml:space="preserve"> Inter-rater reliability was reported for the Pediatric Powered Mobility Program</w:t>
      </w:r>
      <w:r w:rsidRPr="00EF6FA9">
        <w:rPr>
          <w:color w:val="000000"/>
          <w:sz w:val="24"/>
          <w:szCs w:val="24"/>
        </w:rPr>
        <w:fldChar w:fldCharType="begin" w:fldLock="1"/>
      </w:r>
      <w:r w:rsidRPr="00EF6FA9">
        <w:rPr>
          <w:color w:val="000000"/>
          <w:sz w:val="24"/>
          <w:szCs w:val="24"/>
        </w:rPr>
        <w:instrText>ADDIN CSL_CITATION { "citationItems" : [ { "id" : "ITEM-1", "itemData" : { "author" : [ { "dropping-particle" : "", "family" : "Furumasu", "given" : "Jan", "non-dropping-particle" : "", "parse-names" : false, "suffix" : "" }, { "dropping-particle" : "", "family" : "Guerette", "given" : "P", "non-dropping-particle" : "", "parse-names" : false, "suffix" : "" }, { "dropping-particle" : "", "family" : "Tefft", "given" : "D", "non-dropping-particle" : "", "parse-names" : false, "suffix" : "" } ], "container-title" : "Technology and Disability", "id" : "ITEM-1", "issued" : { "date-parts" : [ [ "1996" ] ] }, "page" : "41-48", "title" : "The Development of a Powered Wheelchair Mobility Program for Young Children", "type" : "article-journal", "volume" : "5" }, "uris" : [ "http://www.mendeley.com/documents/?uuid=4e8a6bd2-4c26-4a58-a0fe-169cab5fb6ac" ] } ], "mendeley" : { "formattedCitation" : "&lt;sup&gt;22&lt;/sup&gt;", "plainTextFormattedCitation" : "22", "previouslyFormattedCitation" : "&lt;sup&gt;22&lt;/sup&gt;" }, "properties" : { "noteIndex" : 0 }, "schema" : "https://github.com/citation-style-language/schema/raw/master/csl-citation.json" }</w:instrText>
      </w:r>
      <w:r w:rsidRPr="00EF6FA9">
        <w:rPr>
          <w:color w:val="000000"/>
          <w:sz w:val="24"/>
          <w:szCs w:val="24"/>
        </w:rPr>
        <w:fldChar w:fldCharType="separate"/>
      </w:r>
      <w:r w:rsidRPr="00EF6FA9">
        <w:rPr>
          <w:noProof/>
          <w:color w:val="000000"/>
          <w:sz w:val="24"/>
          <w:szCs w:val="24"/>
          <w:vertAlign w:val="superscript"/>
        </w:rPr>
        <w:t>22</w:t>
      </w:r>
      <w:r w:rsidRPr="00EF6FA9">
        <w:rPr>
          <w:color w:val="000000"/>
          <w:sz w:val="24"/>
          <w:szCs w:val="24"/>
        </w:rPr>
        <w:fldChar w:fldCharType="end"/>
      </w:r>
      <w:r w:rsidRPr="00EF6FA9">
        <w:rPr>
          <w:color w:val="000000"/>
          <w:sz w:val="24"/>
          <w:szCs w:val="24"/>
        </w:rPr>
        <w:t xml:space="preserve"> skills list used </w:t>
      </w:r>
      <w:r w:rsidRPr="00640360">
        <w:rPr>
          <w:color w:val="000000"/>
          <w:sz w:val="24"/>
          <w:szCs w:val="24"/>
        </w:rPr>
        <w:t>by Furumasu et al.,</w:t>
      </w:r>
      <w:r w:rsidRPr="00640360">
        <w:rPr>
          <w:color w:val="000000"/>
          <w:sz w:val="24"/>
          <w:szCs w:val="24"/>
        </w:rPr>
        <w:fldChar w:fldCharType="begin" w:fldLock="1"/>
      </w:r>
      <w:r w:rsidRPr="00640360">
        <w:rPr>
          <w:color w:val="000000"/>
          <w:sz w:val="24"/>
          <w:szCs w:val="24"/>
        </w:rPr>
        <w:instrText>ADDIN CSL_CITATION { "citationItems" : [ { "id" : "ITEM-1", "itemData" : { "author" : [ { "dropping-particle" : "", "family" : "Furumasu", "given" : "Jan", "non-dropping-particle" : "", "parse-names" : false, "suffix" : "" }, { "dropping-particle" : "", "family" : "Guerette", "given" : "P", "non-dropping-particle" : "", "parse-names" : false, "suffix" : "" }, { "dropping-particle" : "", "family" : "Tefft", "given" : "D", "non-dropping-particle" : "", "parse-names" : false, "suffix" : "" } ], "container-title" : "Technology and Disability", "id" : "ITEM-1", "issued" : { "date-parts" : [ [ "1996" ] ] }, "page" : "41-48", "title" : "The Development of a Powered Wheelchair Mobility Program for Young Children", "type" : "article-journal", "volume" : "5" }, "uris" : [ "http://www.mendeley.com/documents/?uuid=4e8a6bd2-4c26-4a58-a0fe-169cab5fb6ac" ] } ], "mendeley" : { "formattedCitation" : "&lt;sup&gt;22&lt;/sup&gt;", "plainTextFormattedCitation" : "22", "previouslyFormattedCitation" : "&lt;sup&gt;22&lt;/sup&gt;" }, "properties" : { "noteIndex" : 0 }, "schema" : "https://github.com/citation-style-language/schema/raw/master/csl-citation.json" }</w:instrText>
      </w:r>
      <w:r w:rsidRPr="00640360">
        <w:rPr>
          <w:color w:val="000000"/>
          <w:sz w:val="24"/>
          <w:szCs w:val="24"/>
        </w:rPr>
        <w:fldChar w:fldCharType="separate"/>
      </w:r>
      <w:r w:rsidRPr="00640360">
        <w:rPr>
          <w:noProof/>
          <w:color w:val="000000"/>
          <w:sz w:val="24"/>
          <w:szCs w:val="24"/>
          <w:vertAlign w:val="superscript"/>
        </w:rPr>
        <w:t>22</w:t>
      </w:r>
      <w:r w:rsidRPr="00640360">
        <w:rPr>
          <w:color w:val="000000"/>
          <w:sz w:val="24"/>
          <w:szCs w:val="24"/>
        </w:rPr>
        <w:fldChar w:fldCharType="end"/>
      </w:r>
      <w:r w:rsidRPr="00640360">
        <w:rPr>
          <w:color w:val="000000"/>
          <w:sz w:val="24"/>
          <w:szCs w:val="24"/>
        </w:rPr>
        <w:t xml:space="preserve"> however reliability of the skills lists were not addressed in the other studies, and none of the studies addressed the validity of these checklists.  A 12-item functional evaluation rating scale to assess power mobility skills</w:t>
      </w:r>
      <w:r w:rsidRPr="00640360">
        <w:rPr>
          <w:color w:val="000000"/>
          <w:sz w:val="24"/>
          <w:szCs w:val="24"/>
        </w:rPr>
        <w:fldChar w:fldCharType="begin" w:fldLock="1"/>
      </w:r>
      <w:r w:rsidRPr="00640360">
        <w:rPr>
          <w:color w:val="000000"/>
          <w:sz w:val="24"/>
          <w:szCs w:val="24"/>
        </w:rPr>
        <w:instrText>ADDIN CSL_CITATION { "citationItems" : [ { "id" : "ITEM-1", "itemData" : { "author" : [ { "dropping-particle" : "", "family" : "Hasdai", "given" : "Aya", "non-dropping-particle" : "", "parse-names" : false, "suffix" : "" }, { "dropping-particle" : "", "family" : "Jesse", "given" : "Adam S", "non-dropping-particle" : "", "parse-names" : false, "suffix" : "" }, { "dropping-particle" : "", "family" : "Patrice", "given" : "L", "non-dropping-particle" : "", "parse-names" : false, "suffix" : "" } ], "container-title" : "American Journal of Occupational Therapyccupational Therapy", "id" : "ITEM-1", "issued" : { "date-parts" : [ [ "1995" ] ] }, "page" : "215-220", "title" : "Aya Hasdai, Adam S. Jesse!, Patrice L. Weiss", "type" : "article-journal", "volume" : "52" }, "uris" : [ "http://www.mendeley.com/documents/?uuid=0c717e48-9b11-442a-8352-7673f1389ea0" ] } ], "mendeley" : { "formattedCitation" : "&lt;sup&gt;45&lt;/sup&gt;", "plainTextFormattedCitation" : "45", "previouslyFormattedCitation" : "&lt;sup&gt;45&lt;/sup&gt;" }, "properties" : { "noteIndex" : 0 }, "schema" : "https://github.com/citation-style-language/schema/raw/master/csl-citation.json" }</w:instrText>
      </w:r>
      <w:r w:rsidRPr="00640360">
        <w:rPr>
          <w:color w:val="000000"/>
          <w:sz w:val="24"/>
          <w:szCs w:val="24"/>
        </w:rPr>
        <w:fldChar w:fldCharType="separate"/>
      </w:r>
      <w:r w:rsidRPr="00640360">
        <w:rPr>
          <w:noProof/>
          <w:color w:val="000000"/>
          <w:sz w:val="24"/>
          <w:szCs w:val="24"/>
          <w:vertAlign w:val="superscript"/>
        </w:rPr>
        <w:t>45</w:t>
      </w:r>
      <w:r w:rsidRPr="00640360">
        <w:rPr>
          <w:color w:val="000000"/>
          <w:sz w:val="24"/>
          <w:szCs w:val="24"/>
        </w:rPr>
        <w:fldChar w:fldCharType="end"/>
      </w:r>
      <w:r w:rsidRPr="00640360">
        <w:rPr>
          <w:color w:val="000000"/>
          <w:sz w:val="24"/>
          <w:szCs w:val="24"/>
        </w:rPr>
        <w:t xml:space="preserve"> and previously validated through expert agreement, was used by Linden et al.</w:t>
      </w:r>
      <w:r w:rsidRPr="00640360">
        <w:rPr>
          <w:color w:val="000000"/>
          <w:sz w:val="24"/>
          <w:szCs w:val="24"/>
        </w:rPr>
        <w:fldChar w:fldCharType="begin" w:fldLock="1"/>
      </w:r>
      <w:r w:rsidRPr="00640360">
        <w:rPr>
          <w:color w:val="000000"/>
          <w:sz w:val="24"/>
          <w:szCs w:val="24"/>
        </w:rPr>
        <w:instrText>ADDIN CSL_CITATION { "citationItems" : [ { "id" : "ITEM-1", "itemData" : { "DOI" : "10.1037/a0034088", "ISBN" : "1939-1544(Electronic);0090-5550(Print)", "ISSN" : "1939-1544", "PMID" : "24295530", "abstract" : "PURPOSE: To determine the efficacy of a custom-made wheelchair simulation in training children to use a powered wheelchair (PWC).\\n\\nDESIGN: Randomized controlled trial employing the 4C/ID-model of learning. Twenty-eight typically developing children (13M, 15F; mean age 6 years, SD 6 months) were assessed on their operation of a PWC using a functional evaluation rating scale. Participants were randomly assigned to intervention (8 \u00d7 30-minute training sessions using a joystick operated wheelchair simulation) or control conditions (no task), and were reassessed on their PWC use after the intervention phase. Additional data from the simulation on completion times, errors, and total scores were recorded for the intervention group.\\n\\nRESULTS: Analysis of variance showed a main effect of time, with planned comparisons revealing a statistically significant change in PWC use for the intervention (p = .022) but not the control condition. Although the intervention group showed greater improvement than the controls, this did not reach statistical significance. Multiple regression analyses showed that gender was predictive of pretest (p = .005) functional ability.\\n\\nIMPLICATIONS: A simulated wheelchair task appears to be effective in helping children learn to operate a PWC. Greater attention should be given to female learners who underperformed when compared with their male counterparts. This low-cost intervention could be easily used at home to reduce PWC training times in children with motor disorders.", "author" : [ { "dropping-particle" : "", "family" : "Linden", "given" : "Mark a", "non-dropping-particle" : "", "parse-names" : false, "suffix" : "" }, { "dropping-particle" : "", "family" : "Whyatt", "given" : "Caroline", "non-dropping-particle" : "", "parse-names" : false, "suffix" : "" }, { "dropping-particle" : "", "family" : "Craig", "given" : "Cathy", "non-dropping-particle" : "", "parse-names" : false, "suffix" : "" }, { "dropping-particle" : "", "family" : "Kerr", "given" : "Claire", "non-dropping-particle" : "", "parse-names" : false, "suffix" : "" } ], "container-title" : "Rehabilitation psychology", "id" : "ITEM-1", "issue" : "4", "issued" : { "date-parts" : [ [ "2013" ] ] }, "page" : "405-11", "title" : "Efficacy of a powered wheelchair simulator for school aged children: a randomized controlled trial.", "type" : "article-journal", "volume" : "58" }, "uris" : [ "http://www.mendeley.com/documents/?uuid=ea140a5a-9ebe-40ee-baa6-1ae7f6b7afb7" ] } ], "mendeley" : { "formattedCitation" : "&lt;sup&gt;33&lt;/sup&gt;", "plainTextFormattedCitation" : "33", "previouslyFormattedCitation" : "&lt;sup&gt;33&lt;/sup&gt;" }, "properties" : { "noteIndex" : 0 }, "schema" : "https://github.com/citation-style-language/schema/raw/master/csl-citation.json" }</w:instrText>
      </w:r>
      <w:r w:rsidRPr="00640360">
        <w:rPr>
          <w:color w:val="000000"/>
          <w:sz w:val="24"/>
          <w:szCs w:val="24"/>
        </w:rPr>
        <w:fldChar w:fldCharType="separate"/>
      </w:r>
      <w:r w:rsidRPr="00640360">
        <w:rPr>
          <w:noProof/>
          <w:color w:val="000000"/>
          <w:sz w:val="24"/>
          <w:szCs w:val="24"/>
          <w:vertAlign w:val="superscript"/>
        </w:rPr>
        <w:t>33</w:t>
      </w:r>
      <w:r w:rsidRPr="00640360">
        <w:rPr>
          <w:color w:val="000000"/>
          <w:sz w:val="24"/>
          <w:szCs w:val="24"/>
        </w:rPr>
        <w:fldChar w:fldCharType="end"/>
      </w:r>
      <w:r w:rsidRPr="00640360">
        <w:rPr>
          <w:color w:val="000000"/>
          <w:sz w:val="24"/>
          <w:szCs w:val="24"/>
        </w:rPr>
        <w:t xml:space="preserve"> who reported inter-rater reliability of the scale. Various functional assessment methods were used in 6 studies in which reliability and validity were not reported.</w:t>
      </w:r>
      <w:r w:rsidRPr="00640360">
        <w:rPr>
          <w:color w:val="000000"/>
          <w:sz w:val="24"/>
          <w:szCs w:val="24"/>
        </w:rPr>
        <w:fldChar w:fldCharType="begin" w:fldLock="1"/>
      </w:r>
      <w:r w:rsidRPr="00640360">
        <w:rPr>
          <w:color w:val="000000"/>
          <w:sz w:val="24"/>
          <w:szCs w:val="24"/>
        </w:rPr>
        <w:instrText>ADDIN CSL_CITATION { "citationItems" : [ { "id" : "ITEM-1", "itemData" : { "DOI" : "10.3233/TAD-2009-0276", "ISBN" : "1055-4181", "ISSN" : "10554181", "PMID" : "45253602", "abstract" : "Early intervention through the use of a powered wheelchair can meliorate the developmental experience of children with mobility impairment. It is therefore important to design an effective training and assessment strategy to facilitate the potentials of each child in readiness to drive the device. The use of virtual reality (VR) technology for wheelchair training purposes is therefore considered. The skills acquired during training in a virtual reality system should be observable in the functional activities of the learner. It is necessary to evaluate the degree and the permanence of the skills learnt from the virtual environment to other activities outside the training environment. The mode of evaluation applied during conventional wheelchair training could provide the basis upon which permanence of skills is determined after training in virtual reality. Thus, an induction factor is proposed as a measure of the transfer of powered wheelchair control skills from virtual reality to the functional activities of daily living by the learner. The outcomes show that virtual reality technology could offer an appropriate means of providing powered wheelchair training that can be tailored to the needs of the learner.", "author" : [ { "dropping-particle" : "", "family" : "Adelola", "given" : "Ifedayo A.", "non-dropping-particle" : "", "parse-names" : false, "suffix" : "" }, { "dropping-particle" : "", "family" : "Cox", "given" : "Sara L.", "non-dropping-particle" : "", "parse-names" : false, "suffix" : "" }, { "dropping-particle" : "", "family" : "Rahman", "given" : "Abdur", "non-dropping-particle" : "", "parse-names" : false, "suffix" : "" } ], "container-title" : "Technology and Disability", "id" : "ITEM-1", "issue" : "3", "issued" : { "date-parts" : [ [ "2009" ] ] }, "page" : "97-106", "title" : "Virtual environments for powered wheelchair learner drivers: Case studies", "type" : "article-journal", "volume" : "21" }, "uris" : [ "http://www.mendeley.com/documents/?uuid=a0caff7b-a1d8-4037-9d71-2d418da93e27" ] }, { "id" : "ITEM-2", "itemData" : { "DOI" : "10.1109/TOH.2013.38", "ISBN" : "9781467360241", "ISSN" : "19391412", "PMID" : "24968377", "abstract" : "Self-initiated mobility is a causal factor in children's development. Previous studies have demonstrated the effectiveness of our training methods in learning directional driving and navigation. The ultimate goal of mobility training is to enable children to be social, that is, to interact with their peers. A powered mobility device was developed that can localize itself, map the environment, plan an obstacle-free path to a goal, and ensure safety of a human driver. Combined with a positioning system, this system is able to apply a force field using a modular haptic feedback approach to train subjects to drive towards an object, a caregiver, a peer, or a group of peers. System feasibility was tested by designing a 'ball chasing' game. Results show that the system is promising in promoting socialization in children.", "author" : [ { "dropping-particle" : "", "family" : "Chen", "given" : "Xi", "non-dropping-particle" : "", "parse-names" : false, "suffix" : "" }, { "dropping-particle" : "", "family" : "Ragonesi", "given" : "Christina", "non-dropping-particle" : "", "parse-names" : false, "suffix" : "" }, { "dropping-particle" : "", "family" : "Galloway", "given" : "James C.", "non-dropping-particle" : "", "parse-names" : false, "suffix" : "" }, { "dropping-particle" : "", "family" : "Agrawal", "given" : "Sunil K.", "non-dropping-particle" : "", "parse-names" : false, "suffix" : "" } ], "container-title" : "IEEE Transactions on Haptics", "id" : "ITEM-2", "issue" : "2", "issued" : { "date-parts" : [ [ "2014" ] ] }, "page" : "131-139", "title" : "Design of a robotic mobility system with a modular haptic feedback approach to promote socialization in children", "type" : "article-journal", "volume" : "7" }, "uris" : [ "http://www.mendeley.com/documents/?uuid=d084f716-42df-4c2f-a8d7-4a847fd3f9e0" ] }, { "id" : "ITEM-3", "itemData" : { "author" : [ { "dropping-particle" : "", "family" : "Harrison", "given" : "A", "non-dropping-particle" : "", "parse-names" : false, "suffix" : "" }, { "dropping-particle" : "", "family" : "Derwent", "given" : "G", "non-dropping-particle" : "", "parse-names" : false, "suffix" : "" }, { "dropping-particle" : "", "family" : "Enticknap", "given" : "A", "non-dropping-particle" : "", "parse-names" : false, "suffix" : "" }, { "dropping-particle" : "", "family" : "Roses", "given" : "FD", "non-dropping-particle" : "", "parse-names" : false, "suffix" : "" }, { "dropping-particle" : "", "family" : "EA", "given" : "Attrees", "non-dropping-particle" : "", "parse-names" : false, "suffix" : "" } ], "container-title" : "Disability and Rehabilitation", "id" : "ITEM-3", "issue" : "11", "issued" : { "date-parts" : [ [ "2002" ] ] }, "page" : "599-606", "title" : "The role of virtual reality technology in the assessment and training of inexperienced powered wheelchair users", "type" : "article-journal", "volume" : "24" }, "uris" : [ "http://www.mendeley.com/documents/?uuid=3ccd5110-b596-42dc-9a3b-a9ff81f9cd6e" ] }, { "id" : "ITEM-4", "itemData" : { "DOI" : "10.1589/jpts.27.495", "ISBN" : "0915-5287", "ISSN" : "0915-5287", "PMID" : "25729200", "abstract" : "[Purpose] This study aimed to determine the effectiveness of joystick-controlled video console games in enhancing subjects' ability to control power wheelchairs. [Subjects and Methods] Twenty healthy young adults without prior experience of driving power wheelchairs were recruited. Four commercially available video games were used as training programs to practice joystick control in catching falling objects, crossing a river, tracing the route while floating on a river, and navigating through a garden maze. An indoor power wheelchair driving test, including straight lines, and right and left turns, was completed before and after the video game practice, during which electromyographic signals of the upper limbs were recorded. The paired t-test was used to compare the differences in driving performance and muscle activities before and after the intervention. [Results] Following the video game intervention, participants took significantly less time to complete the course, with less lateral deviation when turning the indoor power wheelchair. However, muscle activation in the upper limbs was not significantly affected. [Conclusion] This study demonstrates the feasibility of using joystick-controlled commercial video games to train individuals in the control of indoor power wheelchairs.", "author" : [ { "dropping-particle" : "", "family" : "Huang", "given" : "Wei Pin", "non-dropping-particle" : "", "parse-names" : false, "suffix" : "" }, { "dropping-particle" : "", "family" : "Wang", "given" : "Chia Cheng", "non-dropping-particle" : "", "parse-names" : false, "suffix" : "" }, { "dropping-particle" : "", "family" : "Hung", "given" : "Jo Hua", "non-dropping-particle" : "", "parse-names" : false, "suffix" : "" }, { "dropping-particle" : "", "family" : "Chien", "given" : "Kai Chun", "non-dropping-particle" : "", "parse-names" : false, "suffix" : "" }, { "dropping-particle" : "", "family" : "Liu", "given" : "Wen-Yu Y", "non-dropping-particle" : "", "parse-names" : false, "suffix" : "" }, { "dropping-particle" : "", "family" : "Cheng", "given" : "Chih-Hsiu H", "non-dropping-particle" : "", "parse-names" : false, "suffix" : "" }, { "dropping-particle" : "", "family" : "Ng", "given" : "How-Hing H", "non-dropping-particle" : "", "parse-names" : false, "suffix" : "" }, { "dropping-particle" : "", "family" : "Lin", "given" : "Yang-Hua H", "non-dropping-particle" : "", "parse-names" : false, "suffix" : "" } ], "container-title" : "J Phys Ther Sci", "id" : "ITEM-4", "issue" : "2", "issued" : { "date-parts" : [ [ "2015" ] ] }, "page" : "495-498", "title" : "Joystick-controlled video console game practice for developing power wheelchairs users' indoor driving skills", "type" : "article-journal", "volume" : "27" }, "uris" : [ "http://www.mendeley.com/documents/?uuid=c21efcec-eccb-42ac-a9fa-1e5a30248c05" ] }, { "id" : "ITEM-5", "itemData" : { "author" : [ { "dropping-particle" : "", "family" : "Montesano", "given" : "Luis", "non-dropping-particle" : "", "parse-names" : false, "suffix" : "" }, { "dropping-particle" : "", "family" : "Minguez", "given" : "Javier", "non-dropping-particle" : "", "parse-names" : false, "suffix" : "" }, { "dropping-particle" : "", "family" : "Marta", "given" : "D", "non-dropping-particle" : "", "parse-names" : false, "suffix" : "" }, { "dropping-particle" : "", "family" : "Bhaskar", "given" : "S", "non-dropping-particle" : "", "parse-names" : false, "suffix" : "" } ], "container-title" : "Neural Systems and Rehabilitation Engineering, IEEE Transactions", "id" : "ITEM-5", "issue" : "2", "issued" : { "date-parts" : [ [ "2010" ] ] }, "page" : "1-13", "title" : "Towards an Intelligent Wheelchair System for Cerebral Palsy Users", "type" : "article-journal", "volume" : "18" }, "uris" : [ "http://www.mendeley.com/documents/?uuid=8a971dc4-7fe3-49cc-af45-26378596230e" ] }, { "id" : "ITEM-6", "itemData" : { "author" : [ { "dropping-particle" : "", "family" : "Zeng", "given" : "Q", "non-dropping-particle" : "", "parse-names" : false, "suffix" : "" }, { "dropping-particle" : "", "family" : "Burdet", "given" : "E", "non-dropping-particle" : "", "parse-names" : false, "suffix" : "" }, { "dropping-particle" : "", "family" : "Leong", "given" : "C", "non-dropping-particle" : "", "parse-names" : false, "suffix" : "" } ], "container-title" : "Neurorehabilitation and Neural Repair", "id" : "ITEM-6", "issue" : "5", "issued" : { "date-parts" : [ [ "2009" ] ] }, "page" : "494-504", "title" : "Evaluation of a Collaborative Wheelchair System in Cerebral Palsy and Traumatic Brain Injury Users", "type" : "article-journal", "volume" : "23" }, "uris" : [ "http://www.mendeley.com/documents/?uuid=9c344472-5967-4b7f-bd55-3bbf816d8760" ] } ], "mendeley" : { "formattedCitation" : "&lt;sup&gt;17,19,24,26,39,42&lt;/sup&gt;", "plainTextFormattedCitation" : "17,19,24,26,39,42", "previouslyFormattedCitation" : "&lt;sup&gt;17,19,24,26,39,42&lt;/sup&gt;" }, "properties" : { "noteIndex" : 0 }, "schema" : "https://github.com/citation-style-language/schema/raw/master/csl-citation.json" }</w:instrText>
      </w:r>
      <w:r w:rsidRPr="00640360">
        <w:rPr>
          <w:color w:val="000000"/>
          <w:sz w:val="24"/>
          <w:szCs w:val="24"/>
        </w:rPr>
        <w:fldChar w:fldCharType="separate"/>
      </w:r>
      <w:r w:rsidRPr="00640360">
        <w:rPr>
          <w:noProof/>
          <w:color w:val="000000"/>
          <w:sz w:val="24"/>
          <w:szCs w:val="24"/>
          <w:vertAlign w:val="superscript"/>
        </w:rPr>
        <w:t>17,19,24,26,39,42</w:t>
      </w:r>
      <w:r w:rsidRPr="00640360">
        <w:rPr>
          <w:color w:val="000000"/>
          <w:sz w:val="24"/>
          <w:szCs w:val="24"/>
        </w:rPr>
        <w:fldChar w:fldCharType="end"/>
      </w:r>
    </w:p>
    <w:p w14:paraId="5F35B2A0" w14:textId="77777777" w:rsidR="00FF6559" w:rsidRPr="00B25199" w:rsidRDefault="00FF6559" w:rsidP="00FF6559">
      <w:pPr>
        <w:spacing w:line="480" w:lineRule="auto"/>
        <w:contextualSpacing/>
        <w:rPr>
          <w:color w:val="000000"/>
          <w:sz w:val="24"/>
          <w:szCs w:val="24"/>
        </w:rPr>
      </w:pPr>
      <w:r w:rsidRPr="00727BDA">
        <w:rPr>
          <w:color w:val="000000"/>
          <w:sz w:val="24"/>
          <w:szCs w:val="24"/>
        </w:rPr>
        <w:tab/>
        <w:t xml:space="preserve">Several studies utilized validated standardized tests: </w:t>
      </w:r>
      <w:r>
        <w:rPr>
          <w:color w:val="000000"/>
          <w:sz w:val="24"/>
          <w:szCs w:val="24"/>
        </w:rPr>
        <w:t xml:space="preserve">the </w:t>
      </w:r>
      <w:r w:rsidRPr="00B25199">
        <w:rPr>
          <w:color w:val="000000"/>
          <w:sz w:val="24"/>
          <w:szCs w:val="24"/>
        </w:rPr>
        <w:t xml:space="preserve">Bayley Scales of </w:t>
      </w:r>
      <w:r>
        <w:rPr>
          <w:color w:val="000000"/>
          <w:sz w:val="24"/>
          <w:szCs w:val="24"/>
        </w:rPr>
        <w:t xml:space="preserve">Infant and Toddler Development - </w:t>
      </w:r>
      <w:r w:rsidRPr="00B25199">
        <w:rPr>
          <w:color w:val="000000"/>
          <w:sz w:val="24"/>
          <w:szCs w:val="24"/>
        </w:rPr>
        <w:t>3rd ed</w:t>
      </w:r>
      <w:r>
        <w:rPr>
          <w:color w:val="000000"/>
          <w:sz w:val="24"/>
          <w:szCs w:val="24"/>
        </w:rPr>
        <w:t>ition (Bayley III),</w:t>
      </w:r>
      <w:r>
        <w:rPr>
          <w:color w:val="000000"/>
          <w:sz w:val="24"/>
          <w:szCs w:val="24"/>
        </w:rPr>
        <w:fldChar w:fldCharType="begin" w:fldLock="1"/>
      </w:r>
      <w:r>
        <w:rPr>
          <w:color w:val="000000"/>
          <w:sz w:val="24"/>
          <w:szCs w:val="24"/>
        </w:rPr>
        <w:instrText>ADDIN CSL_CITATION { "citationItems" : [ { "id" : "ITEM-1", "itemData" : { "author" : [ { "dropping-particle" : "", "family" : "N", "given" : "Bayley", "non-dropping-particle" : "", "parse-names" : false, "suffix" : "" } ], "id" : "ITEM-1", "issued" : { "date-parts" : [ [ "0" ] ] }, "title" : "Bayley Scales of Infant and Toddler Development. 3rd ed", "type" : "book" }, "uris" : [ "http://www.mendeley.com/documents/?uuid=385474ed-9916-48cb-bac7-ffcea241690d" ] } ], "mendeley" : { "formattedCitation" : "&lt;sup&gt;46&lt;/sup&gt;", "plainTextFormattedCitation" : "46", "previouslyFormattedCitation" : "&lt;sup&gt;46&lt;/sup&gt;" }, "properties" : { "noteIndex" : 0 }, "schema" : "https://github.com/citation-style-language/schema/raw/master/csl-citation.json" }</w:instrText>
      </w:r>
      <w:r>
        <w:rPr>
          <w:color w:val="000000"/>
          <w:sz w:val="24"/>
          <w:szCs w:val="24"/>
        </w:rPr>
        <w:fldChar w:fldCharType="separate"/>
      </w:r>
      <w:r w:rsidRPr="00B25199">
        <w:rPr>
          <w:noProof/>
          <w:color w:val="000000"/>
          <w:sz w:val="24"/>
          <w:szCs w:val="24"/>
          <w:vertAlign w:val="superscript"/>
        </w:rPr>
        <w:t>46</w:t>
      </w:r>
      <w:r>
        <w:rPr>
          <w:color w:val="000000"/>
          <w:sz w:val="24"/>
          <w:szCs w:val="24"/>
        </w:rPr>
        <w:fldChar w:fldCharType="end"/>
      </w:r>
      <w:r>
        <w:rPr>
          <w:color w:val="000000"/>
          <w:sz w:val="24"/>
          <w:szCs w:val="24"/>
        </w:rPr>
        <w:t xml:space="preserve"> </w:t>
      </w:r>
      <w:r w:rsidRPr="00727BDA">
        <w:rPr>
          <w:color w:val="000000"/>
          <w:sz w:val="24"/>
          <w:szCs w:val="24"/>
        </w:rPr>
        <w:t>the Battelle Developmental Inventory</w:t>
      </w:r>
      <w:r>
        <w:rPr>
          <w:color w:val="000000"/>
          <w:sz w:val="24"/>
          <w:szCs w:val="24"/>
        </w:rPr>
        <w:t xml:space="preserve"> (BDI),</w:t>
      </w:r>
      <w:r>
        <w:rPr>
          <w:color w:val="000000"/>
          <w:sz w:val="24"/>
          <w:szCs w:val="24"/>
        </w:rPr>
        <w:fldChar w:fldCharType="begin" w:fldLock="1"/>
      </w:r>
      <w:r>
        <w:rPr>
          <w:color w:val="000000"/>
          <w:sz w:val="24"/>
          <w:szCs w:val="24"/>
        </w:rPr>
        <w:instrText>ADDIN CSL_CITATION { "citationItems" : [ { "id" : "ITEM-1", "itemData" : { "author" : [ { "dropping-particle" : "", "family" : "Newborg J, Stock JR, Wnek L, Guidubaldi J", "given" : "Svinicki J", "non-dropping-particle" : "", "parse-names" : false, "suffix" : "" } ], "id" : "ITEM-1", "issued" : { "date-parts" : [ [ "1984" ] ] }, "publisher" : "Riverside Publishing", "publisher-place" : "Chicago, IL", "title" : "Battelle Developmental Inventory", "type" : "book" }, "uris" : [ "http://www.mendeley.com/documents/?uuid=a0209708-665f-48fb-8d49-155014d8ffd2" ] } ], "mendeley" : { "formattedCitation" : "&lt;sup&gt;47&lt;/sup&gt;", "plainTextFormattedCitation" : "47", "previouslyFormattedCitation" : "&lt;sup&gt;47&lt;/sup&gt;" }, "properties" : { "noteIndex" : 0 }, "schema" : "https://github.com/citation-style-language/schema/raw/master/csl-citation.json" }</w:instrText>
      </w:r>
      <w:r>
        <w:rPr>
          <w:color w:val="000000"/>
          <w:sz w:val="24"/>
          <w:szCs w:val="24"/>
        </w:rPr>
        <w:fldChar w:fldCharType="separate"/>
      </w:r>
      <w:r w:rsidRPr="00B25199">
        <w:rPr>
          <w:noProof/>
          <w:color w:val="000000"/>
          <w:sz w:val="24"/>
          <w:szCs w:val="24"/>
          <w:vertAlign w:val="superscript"/>
        </w:rPr>
        <w:t>47</w:t>
      </w:r>
      <w:r>
        <w:rPr>
          <w:color w:val="000000"/>
          <w:sz w:val="24"/>
          <w:szCs w:val="24"/>
        </w:rPr>
        <w:fldChar w:fldCharType="end"/>
      </w:r>
      <w:r>
        <w:rPr>
          <w:color w:val="000000"/>
          <w:sz w:val="24"/>
          <w:szCs w:val="24"/>
        </w:rPr>
        <w:t xml:space="preserve"> </w:t>
      </w:r>
      <w:r w:rsidRPr="00727BDA">
        <w:rPr>
          <w:color w:val="000000"/>
          <w:sz w:val="24"/>
          <w:szCs w:val="24"/>
        </w:rPr>
        <w:t>the Pediatric Eva</w:t>
      </w:r>
      <w:r>
        <w:rPr>
          <w:color w:val="000000"/>
          <w:sz w:val="24"/>
          <w:szCs w:val="24"/>
        </w:rPr>
        <w:t>luation of Disability Inventory (PEDI),</w:t>
      </w:r>
      <w:r>
        <w:rPr>
          <w:color w:val="000000"/>
          <w:sz w:val="24"/>
          <w:szCs w:val="24"/>
        </w:rPr>
        <w:fldChar w:fldCharType="begin" w:fldLock="1"/>
      </w:r>
      <w:r>
        <w:rPr>
          <w:color w:val="000000"/>
          <w:sz w:val="24"/>
          <w:szCs w:val="24"/>
        </w:rPr>
        <w:instrText>ADDIN CSL_CITATION { "citationItems" : [ { "id" : "ITEM-1", "itemData" : { "author" : [ { "dropping-particle" : "", "family" : "Haley SM, Coster WJ, Ludlow LH, Haltiwanger JT", "given" : "Andrellos PA.", "non-dropping-particle" : "", "parse-names" : false, "suffix" : "" } ], "id" : "ITEM-1", "issued" : { "date-parts" : [ [ "1992" ] ] }, "publisher" : "New England Medical Center Publications", "publisher-place" : "Boston, MA", "title" : "Pediatric Evaluation of Disability Inventory: Development, Standardization and Administration Manual", "type" : "book" }, "uris" : [ "http://www.mendeley.com/documents/?uuid=36f1565f-0d99-4c16-b2c6-0620da17cb62" ] } ], "mendeley" : { "formattedCitation" : "&lt;sup&gt;48&lt;/sup&gt;", "plainTextFormattedCitation" : "48", "previouslyFormattedCitation" : "&lt;sup&gt;48&lt;/sup&gt;" }, "properties" : { "noteIndex" : 0 }, "schema" : "https://github.com/citation-style-language/schema/raw/master/csl-citation.json" }</w:instrText>
      </w:r>
      <w:r>
        <w:rPr>
          <w:color w:val="000000"/>
          <w:sz w:val="24"/>
          <w:szCs w:val="24"/>
        </w:rPr>
        <w:fldChar w:fldCharType="separate"/>
      </w:r>
      <w:r w:rsidRPr="00B25199">
        <w:rPr>
          <w:noProof/>
          <w:color w:val="000000"/>
          <w:sz w:val="24"/>
          <w:szCs w:val="24"/>
          <w:vertAlign w:val="superscript"/>
        </w:rPr>
        <w:t>48</w:t>
      </w:r>
      <w:r>
        <w:rPr>
          <w:color w:val="000000"/>
          <w:sz w:val="24"/>
          <w:szCs w:val="24"/>
        </w:rPr>
        <w:fldChar w:fldCharType="end"/>
      </w:r>
      <w:r>
        <w:rPr>
          <w:color w:val="000000"/>
          <w:sz w:val="24"/>
          <w:szCs w:val="24"/>
        </w:rPr>
        <w:t xml:space="preserve"> </w:t>
      </w:r>
      <w:r w:rsidRPr="00727BDA">
        <w:rPr>
          <w:color w:val="000000"/>
          <w:sz w:val="24"/>
          <w:szCs w:val="24"/>
        </w:rPr>
        <w:t>the Pediatric Evaluation of Disability Inventory – Computer Adaptive Test</w:t>
      </w:r>
      <w:r>
        <w:rPr>
          <w:color w:val="000000"/>
          <w:sz w:val="24"/>
          <w:szCs w:val="24"/>
        </w:rPr>
        <w:t xml:space="preserve"> (PEDI-CAT).</w:t>
      </w:r>
      <w:r>
        <w:rPr>
          <w:color w:val="000000"/>
          <w:sz w:val="24"/>
          <w:szCs w:val="24"/>
        </w:rPr>
        <w:fldChar w:fldCharType="begin" w:fldLock="1"/>
      </w:r>
      <w:r>
        <w:rPr>
          <w:color w:val="000000"/>
          <w:sz w:val="24"/>
          <w:szCs w:val="24"/>
        </w:rPr>
        <w:instrText>ADDIN CSL_CITATION { "citationItems" : [ { "id" : "ITEM-1", "itemData" : { "URL" : "https://s3.amazonaws.com/pedicat/PEDI-CAT-Manual-1-3-6.pdf", "accessed" : { "date-parts" : [ [ "2016", "9", "23" ] ] }, "author" : [ { "dropping-particle" : "", "family" : "Haley SM, Coster WJ, Dumas HM, Fragala-Pinkham MA", "given" : "Moed R.", "non-dropping-particle" : "", "parse-names" : false, "suffix" : "" } ], "id" : "ITEM-1", "issued" : { "date-parts" : [ [ "2012" ] ] }, "title" : "Pediatric Evaluation of Disability Inventory\u2013Computer Adaptive Test Manual", "type" : "webpage" }, "uris" : [ "http://www.mendeley.com/documents/?uuid=3865199a-9efe-4e18-b6fb-4516b3f87cd3" ] } ], "mendeley" : { "formattedCitation" : "&lt;sup&gt;49&lt;/sup&gt;", "plainTextFormattedCitation" : "49", "previouslyFormattedCitation" : "&lt;sup&gt;49&lt;/sup&gt;" }, "properties" : { "noteIndex" : 0 }, "schema" : "https://github.com/citation-style-language/schema/raw/master/csl-citation.json" }</w:instrText>
      </w:r>
      <w:r>
        <w:rPr>
          <w:color w:val="000000"/>
          <w:sz w:val="24"/>
          <w:szCs w:val="24"/>
        </w:rPr>
        <w:fldChar w:fldCharType="separate"/>
      </w:r>
      <w:r w:rsidRPr="00B25199">
        <w:rPr>
          <w:noProof/>
          <w:color w:val="000000"/>
          <w:sz w:val="24"/>
          <w:szCs w:val="24"/>
          <w:vertAlign w:val="superscript"/>
        </w:rPr>
        <w:t>49</w:t>
      </w:r>
      <w:r>
        <w:rPr>
          <w:color w:val="000000"/>
          <w:sz w:val="24"/>
          <w:szCs w:val="24"/>
        </w:rPr>
        <w:fldChar w:fldCharType="end"/>
      </w:r>
      <w:r>
        <w:rPr>
          <w:color w:val="000000"/>
          <w:sz w:val="24"/>
          <w:szCs w:val="24"/>
        </w:rPr>
        <w:t xml:space="preserve"> </w:t>
      </w:r>
      <w:r w:rsidRPr="00727BDA">
        <w:rPr>
          <w:color w:val="000000"/>
          <w:sz w:val="24"/>
          <w:szCs w:val="24"/>
        </w:rPr>
        <w:t xml:space="preserve"> Tools associated with emotional responses </w:t>
      </w:r>
      <w:r w:rsidRPr="004077BF">
        <w:rPr>
          <w:color w:val="000000"/>
          <w:sz w:val="24"/>
          <w:szCs w:val="24"/>
        </w:rPr>
        <w:t>(The Early Coping Inventory</w:t>
      </w:r>
      <w:r w:rsidRPr="004077BF">
        <w:rPr>
          <w:color w:val="000000"/>
          <w:sz w:val="24"/>
          <w:szCs w:val="24"/>
        </w:rPr>
        <w:fldChar w:fldCharType="begin" w:fldLock="1"/>
      </w:r>
      <w:r>
        <w:rPr>
          <w:color w:val="000000"/>
          <w:sz w:val="24"/>
          <w:szCs w:val="24"/>
        </w:rPr>
        <w:instrText>ADDIN CSL_CITATION { "citationItems" : [ { "id" : "ITEM-1", "itemData" : { "author" : [ { "dropping-particle" : "", "family" : "Zeitlin S, Williamson GG", "given" : "Szczepanski M.", "non-dropping-particle" : "", "parse-names" : false, "suffix" : "" } ], "id" : "ITEM-1", "issued" : { "date-parts" : [ [ "1988" ] ] }, "publisher" : "Scholastic Testing Service", "publisher-place" : "Bensenville, IL", "title" : "The Early Coping Inventory", "type" : "book" }, "uris" : [ "http://www.mendeley.com/documents/?uuid=df2ebb99-553a-4225-a06a-a83093cc274b" ] } ], "mendeley" : { "formattedCitation" : "&lt;sup&gt;50&lt;/sup&gt;", "plainTextFormattedCitation" : "50", "previouslyFormattedCitation" : "&lt;sup&gt;50&lt;/sup&gt;" }, "properties" : { "noteIndex" : 0 }, "schema" : "https://github.com/citation-style-language/schema/raw/master/csl-citation.json" }</w:instrText>
      </w:r>
      <w:r w:rsidRPr="004077BF">
        <w:rPr>
          <w:color w:val="000000"/>
          <w:sz w:val="24"/>
          <w:szCs w:val="24"/>
        </w:rPr>
        <w:fldChar w:fldCharType="separate"/>
      </w:r>
      <w:r w:rsidRPr="00B25199">
        <w:rPr>
          <w:noProof/>
          <w:color w:val="000000"/>
          <w:sz w:val="24"/>
          <w:szCs w:val="24"/>
          <w:vertAlign w:val="superscript"/>
        </w:rPr>
        <w:t>50</w:t>
      </w:r>
      <w:r w:rsidRPr="004077BF">
        <w:rPr>
          <w:color w:val="000000"/>
          <w:sz w:val="24"/>
          <w:szCs w:val="24"/>
        </w:rPr>
        <w:fldChar w:fldCharType="end"/>
      </w:r>
      <w:r>
        <w:rPr>
          <w:color w:val="000000"/>
          <w:sz w:val="24"/>
          <w:szCs w:val="24"/>
        </w:rPr>
        <w:t xml:space="preserve"> </w:t>
      </w:r>
      <w:r w:rsidRPr="004077BF">
        <w:rPr>
          <w:color w:val="000000"/>
          <w:sz w:val="24"/>
          <w:szCs w:val="24"/>
        </w:rPr>
        <w:t>and The Dimension of Mastery Questionnaire</w:t>
      </w:r>
      <w:r w:rsidRPr="004077BF">
        <w:rPr>
          <w:color w:val="000000"/>
          <w:sz w:val="24"/>
          <w:szCs w:val="24"/>
        </w:rPr>
        <w:fldChar w:fldCharType="begin" w:fldLock="1"/>
      </w:r>
      <w:r>
        <w:rPr>
          <w:color w:val="000000"/>
          <w:sz w:val="24"/>
          <w:szCs w:val="24"/>
        </w:rPr>
        <w:instrText>ADDIN CSL_CITATION { "citationItems" : [ { "id" : "ITEM-1", "itemData" : { "URL" : "http://www.mychhs.colostate.edu/gmorgan/docs/DMQmanual(05-11-2009).pdf", "accessed" : { "date-parts" : [ [ "2016", "9", "23" ] ] }, "author" : [ { "dropping-particle" : "", "family" : "Morgan GA, Busch-Rossnagel NA, Barrett KC", "given" : "Wang J.", "non-dropping-particle" : "", "parse-names" : false, "suffix" : "" } ], "id" : "ITEM-1", "issued" : { "date-parts" : [ [ "2009" ] ] }, "title" : "The Dimensions of Mastery Questionnaire (DMQ): A Manual About its Development, Psychometrics, and Use", "type" : "webpage" }, "uris" : [ "http://www.mendeley.com/documents/?uuid=576b6f3a-9dfe-4608-8aaf-d054dc1efd7b" ] } ], "mendeley" : { "formattedCitation" : "&lt;sup&gt;51&lt;/sup&gt;", "plainTextFormattedCitation" : "51", "previouslyFormattedCitation" : "&lt;sup&gt;51&lt;/sup&gt;" }, "properties" : { "noteIndex" : 0 }, "schema" : "https://github.com/citation-style-language/schema/raw/master/csl-citation.json" }</w:instrText>
      </w:r>
      <w:r w:rsidRPr="004077BF">
        <w:rPr>
          <w:color w:val="000000"/>
          <w:sz w:val="24"/>
          <w:szCs w:val="24"/>
        </w:rPr>
        <w:fldChar w:fldCharType="separate"/>
      </w:r>
      <w:r w:rsidRPr="00B25199">
        <w:rPr>
          <w:noProof/>
          <w:color w:val="000000"/>
          <w:sz w:val="24"/>
          <w:szCs w:val="24"/>
          <w:vertAlign w:val="superscript"/>
        </w:rPr>
        <w:t>51</w:t>
      </w:r>
      <w:r w:rsidRPr="004077BF">
        <w:rPr>
          <w:color w:val="000000"/>
          <w:sz w:val="24"/>
          <w:szCs w:val="24"/>
        </w:rPr>
        <w:fldChar w:fldCharType="end"/>
      </w:r>
      <w:r w:rsidRPr="004077BF">
        <w:rPr>
          <w:color w:val="000000"/>
          <w:sz w:val="24"/>
          <w:szCs w:val="24"/>
        </w:rPr>
        <w:t>) were also utilized.  A quality of life measure (the Caregiver Priorities and Child Health Index of Life with Disabilities</w:t>
      </w:r>
      <w:r w:rsidRPr="004077BF">
        <w:rPr>
          <w:color w:val="000000"/>
          <w:sz w:val="24"/>
          <w:szCs w:val="24"/>
        </w:rPr>
        <w:fldChar w:fldCharType="begin" w:fldLock="1"/>
      </w:r>
      <w:r>
        <w:rPr>
          <w:color w:val="000000"/>
          <w:sz w:val="24"/>
          <w:szCs w:val="24"/>
        </w:rPr>
        <w:instrText>ADDIN CSL_CITATION { "citationItems" : [ { "id" : "ITEM-1", "itemData" : { "author" : [ { "dropping-particle" : "", "family" : "Narayanan", "given" : "Unni G", "non-dropping-particle" : "", "parse-names" : false, "suffix" : "" }, { "dropping-particle" : "", "family" : "Frcsc", "given" : "Mbbs", "non-dropping-particle" : "", "parse-names" : false, "suffix" : "" }, { "dropping-particle" : "", "family" : "Orthopaedic", "given" : "Divisions", "non-dropping-particle" : "", "parse-names" : false, "suffix" : "" } ], "container-title" : "Developmental Medicine and Child Neurology", "id" : "ITEM-1", "issued" : { "date-parts" : [ [ "2006" ] ] }, "page" : "804-812", "title" : "Initial development and validation of the Caregiver Priorities and Child Health Index of Life with Disabilities (CPCHILD)", "type" : "article-journal", "volume" : "48" }, "uris" : [ "http://www.mendeley.com/documents/?uuid=d57ffb18-57bf-48e7-90f1-10d298d5ad2b" ] } ], "mendeley" : { "formattedCitation" : "&lt;sup&gt;52&lt;/sup&gt;", "plainTextFormattedCitation" : "52", "previouslyFormattedCitation" : "&lt;sup&gt;52&lt;/sup&gt;" }, "properties" : { "noteIndex" : 0 }, "schema" : "https://github.com/citation-style-language/schema/raw/master/csl-citation.json" }</w:instrText>
      </w:r>
      <w:r w:rsidRPr="004077BF">
        <w:rPr>
          <w:color w:val="000000"/>
          <w:sz w:val="24"/>
          <w:szCs w:val="24"/>
        </w:rPr>
        <w:fldChar w:fldCharType="separate"/>
      </w:r>
      <w:r w:rsidRPr="00B25199">
        <w:rPr>
          <w:noProof/>
          <w:color w:val="000000"/>
          <w:sz w:val="24"/>
          <w:szCs w:val="24"/>
          <w:vertAlign w:val="superscript"/>
        </w:rPr>
        <w:t>52</w:t>
      </w:r>
      <w:r w:rsidRPr="004077BF">
        <w:rPr>
          <w:color w:val="000000"/>
          <w:sz w:val="24"/>
          <w:szCs w:val="24"/>
        </w:rPr>
        <w:fldChar w:fldCharType="end"/>
      </w:r>
      <w:r w:rsidRPr="004077BF">
        <w:rPr>
          <w:color w:val="000000"/>
          <w:sz w:val="24"/>
          <w:szCs w:val="24"/>
        </w:rPr>
        <w:t>) was used in one study.</w:t>
      </w:r>
      <w:r w:rsidRPr="004077BF">
        <w:rPr>
          <w:color w:val="000000"/>
          <w:sz w:val="24"/>
          <w:szCs w:val="24"/>
        </w:rPr>
        <w:fldChar w:fldCharType="begin" w:fldLock="1"/>
      </w:r>
      <w:r w:rsidRPr="004077BF">
        <w:rPr>
          <w:color w:val="000000"/>
          <w:sz w:val="24"/>
          <w:szCs w:val="24"/>
        </w:rPr>
        <w:instrText>ADDIN CSL_CITATION { "citationItems" : [ { "id" : "ITEM-1", "itemData" : { "abstract" : "Purpose: This case report describes the development and implementation\\nof an intervention program that used a Power Wheelchair Trainer\\n(Trainer) to enable an individual with severe impairments to participate\\nin power mobility training. Case Description: The participant was an 18\\nyear-old female with spastic quadriplegic cerebral palsy, Gross Motor\\nFunction Classification Level V. The examination included the Power\\nMobility Screen and the Caregiver Priorities &amp; Child Health Index of\\nLife with Disabilities (CPCHILD). Switches on the participant's headrest\\nprovided control of the Trainer. Intervention consisted of power\\nmobility training in an engaging environment that was set-up to focus on\\nspecific power mobility skills. Results: Scores on the Power Mobility\\nScreen and the CPCHILD were higher after intervention. Discussion: The\\noutcomes of this case report appear to support the use of the Trainer,\\nwhich allowed the participant to practice power mobility skills and\\nparticipate in self-exploration of her environment.", "author" : [ { "dropping-particle" : "", "family" : "Kenyon", "given" : "Lisa K", "non-dropping-particle" : "", "parse-names" : false, "suffix" : "" }, { "dropping-particle" : "", "family" : "Farris", "given" : "John", "non-dropping-particle" : "", "parse-names" : false, "suffix" : "" }, { "dropping-particle" : "", "family" : "Brockway", "given" : "Kaelee", "non-dropping-particle" : "", "parse-names" : false, "suffix" : "" }, { "dropping-particle" : "", "family" : "Hannum", "given" : "Nanette", "non-dropping-particle" : "", "parse-names" : false, "suffix" : "" }, { "dropping-particle" : "", "family" : "Proctor", "given" : "Kevin", "non-dropping-particle" : "", "parse-names" : false, "suffix" : "" } ], "container-title" : "Pediatric Physical Therapy", "id" : "ITEM-1", "issue" : "2", "issued" : { "date-parts" : [ [ "2015" ] ] }, "page" : "200-206", "title" : "Promoting Self-exploration and Function Through an Individualized Power Mobility Training Program", "type" : "article-journal", "volume" : "27" }, "uris" : [ "http://www.mendeley.com/documents/?uuid=abb629da-0b54-40d6-81d4-9d8cfb27219c" ] } ], "mendeley" : { "formattedCitation" : "&lt;sup&gt;30&lt;/sup&gt;", "plainTextFormattedCitation" : "30", "previouslyFormattedCitation" : "&lt;sup&gt;30&lt;/sup&gt;" }, "properties" : { "noteIndex" : 0 }, "schema" : "https://github.com/citation-style-language/schema/raw/master/csl-citation.json" }</w:instrText>
      </w:r>
      <w:r w:rsidRPr="004077BF">
        <w:rPr>
          <w:color w:val="000000"/>
          <w:sz w:val="24"/>
          <w:szCs w:val="24"/>
        </w:rPr>
        <w:fldChar w:fldCharType="separate"/>
      </w:r>
      <w:r w:rsidRPr="004077BF">
        <w:rPr>
          <w:noProof/>
          <w:color w:val="000000"/>
          <w:sz w:val="24"/>
          <w:szCs w:val="24"/>
          <w:vertAlign w:val="superscript"/>
        </w:rPr>
        <w:t>30</w:t>
      </w:r>
      <w:r w:rsidRPr="004077BF">
        <w:rPr>
          <w:color w:val="000000"/>
          <w:sz w:val="24"/>
          <w:szCs w:val="24"/>
        </w:rPr>
        <w:fldChar w:fldCharType="end"/>
      </w:r>
      <w:r w:rsidRPr="004077BF">
        <w:rPr>
          <w:color w:val="000000"/>
          <w:sz w:val="24"/>
          <w:szCs w:val="24"/>
        </w:rPr>
        <w:t xml:space="preserve"> Inter-rater reliability with the BDI</w:t>
      </w:r>
      <w:r w:rsidRPr="004077BF">
        <w:rPr>
          <w:color w:val="000000"/>
          <w:sz w:val="24"/>
          <w:szCs w:val="24"/>
        </w:rPr>
        <w:fldChar w:fldCharType="begin" w:fldLock="1"/>
      </w:r>
      <w:r>
        <w:rPr>
          <w:color w:val="000000"/>
          <w:sz w:val="24"/>
          <w:szCs w:val="24"/>
        </w:rPr>
        <w:instrText>ADDIN CSL_CITATION { "citationItems" : [ { "id" : "ITEM-1", "itemData" : { "author" : [ { "dropping-particle" : "", "family" : "Newborg J, Stock JR, Wnek L, Guidubaldi J", "given" : "Svinicki J", "non-dropping-particle" : "", "parse-names" : false, "suffix" : "" } ], "id" : "ITEM-1", "issued" : { "date-parts" : [ [ "1984" ] ] }, "publisher" : "Riverside Publishing", "publisher-place" : "Chicago, IL", "title" : "Battelle Developmental Inventory", "type" : "book" }, "uris" : [ "http://www.mendeley.com/documents/?uuid=a0209708-665f-48fb-8d49-155014d8ffd2" ] } ], "mendeley" : { "formattedCitation" : "&lt;sup&gt;47&lt;/sup&gt;", "plainTextFormattedCitation" : "47", "previouslyFormattedCitation" : "&lt;sup&gt;47&lt;/sup&gt;" }, "properties" : { "noteIndex" : 0 }, "schema" : "https://github.com/citation-style-language/schema/raw/master/csl-citation.json" }</w:instrText>
      </w:r>
      <w:r w:rsidRPr="004077BF">
        <w:rPr>
          <w:color w:val="000000"/>
          <w:sz w:val="24"/>
          <w:szCs w:val="24"/>
        </w:rPr>
        <w:fldChar w:fldCharType="separate"/>
      </w:r>
      <w:r w:rsidRPr="00B25199">
        <w:rPr>
          <w:noProof/>
          <w:color w:val="000000"/>
          <w:sz w:val="24"/>
          <w:szCs w:val="24"/>
          <w:vertAlign w:val="superscript"/>
        </w:rPr>
        <w:t>47</w:t>
      </w:r>
      <w:r w:rsidRPr="004077BF">
        <w:rPr>
          <w:color w:val="000000"/>
          <w:sz w:val="24"/>
          <w:szCs w:val="24"/>
        </w:rPr>
        <w:fldChar w:fldCharType="end"/>
      </w:r>
      <w:r w:rsidRPr="004077BF">
        <w:rPr>
          <w:color w:val="000000"/>
          <w:sz w:val="24"/>
          <w:szCs w:val="24"/>
        </w:rPr>
        <w:t xml:space="preserve"> was established in 2 </w:t>
      </w:r>
      <w:r>
        <w:rPr>
          <w:color w:val="000000"/>
          <w:sz w:val="24"/>
          <w:szCs w:val="24"/>
        </w:rPr>
        <w:t>studies</w:t>
      </w:r>
      <w:r w:rsidRPr="004077BF">
        <w:rPr>
          <w:color w:val="000000"/>
          <w:sz w:val="24"/>
          <w:szCs w:val="24"/>
        </w:rPr>
        <w:fldChar w:fldCharType="begin" w:fldLock="1"/>
      </w:r>
      <w:r w:rsidRPr="004077BF">
        <w:rPr>
          <w:color w:val="000000"/>
          <w:sz w:val="24"/>
          <w:szCs w:val="24"/>
        </w:rPr>
        <w:instrText>ADDIN CSL_CITATION { "citationItems" : [ { "id" : "ITEM-1", "itemData" : { "ISBN" : "0031-9023 (Print)\\r0031-9023 (Linking)", "ISSN" : "0031-9023", "PMID" : "12620089", "abstract" : "BACKGROUND AND PURPOSE: Young children with severe motor impairments, such as spinal muscular atrophy, are often unable to move around their environment independently; therefore, they may be at risk for delays in areas of development not directly related to their motor limitations. Power mobility is an intervention that provides young children a means of independent movement and enables them to independently explore their environment. CASE DESCRIPTION: The participant was a 20-month-old girl with type II spinal muscular atrophy. INTERVENTION: The authors provided the child with a power wheelchair and gave her mother and physical therapist general guidelines to encourage her use of the power wheelchair. OUTCOMES: Within 6 weeks after receiving the power wheelchair, the child operated the wheelchair independently. She showed developmental gains in all domains of the Battelle Developmental Inventory and the Pediatric Evaluation of Disability Inventory over 6 months. The authors conducted an interview with the child's mother before and after intervention. She reported that the child was more independent after receiving the power wheelchair. DISCUSSION: The power wheelchair may have been associated with the changes in the child's mobility and her developmental changes over 6 months.", "author" : [ { "dropping-particle" : "", "family" : "Jones", "given" : "M A", "non-dropping-particle" : "", "parse-names" : false, "suffix" : "" }, { "dropping-particle" : "", "family" : "McEwen", "given" : "I R", "non-dropping-particle" : "", "parse-names" : false, "suffix" : "" }, { "dropping-particle" : "", "family" : "Hansen", "given" : "L", "non-dropping-particle" : "", "parse-names" : false, "suffix" : "" } ], "container-title" : "Phys Ther", "id" : "ITEM-1", "issue" : "3", "issued" : { "date-parts" : [ [ "2003" ] ] }, "page" : "253-262", "title" : "Use of power mobility for a young child with spinal muscular atrophy", "type" : "article-journal", "volume" : "83" }, "uris" : [ "http://www.mendeley.com/documents/?uuid=40a33f91-228b-4eb6-a868-0ec26f27e9f9" ] }, { "id" : "ITEM-2", "itemData" : { "DOI" : "10.1097/PEP.0b013e31824c5fdc", "ISSN" : "1538-005X", "PMID" : "22466379", "abstract" : "PURPOSE: The purpose of this pilot randomized controlled study was to identify any effects of power wheelchairs on the development and function of young children with severe motor impairments. METHODS: Participants were 28 children with various diagnoses, aged 14 to 30 months when they entered the study. The Battelle Developmental Inventory (BDI), Pediatric Evaluation of Disability Inventory, and Early Coping Inventory were administered at entry and after 12 months. RESULTS: The on-protocol analysis comparing median change scores showed the experimental groups' BDI receptive communication scores, and their Pediatric Evaluation of Disability Inventory mobility functional skills, mobility caregiver assistance, and self-care caregiver scores improved significantly more than the control group's scores. An intention-to-treat analysis upheld the findings and revealed an additional difference between the groups' BDI total score. CONCLUSION: The results support use of power wheelchairs with children as young as age 14 months to enhance development and function, although additional research is needed.", "author" : [ { "dropping-particle" : "", "family" : "Jones", "given" : "M", "non-dropping-particle" : "", "parse-names" : false, "suffix" : "" }, { "dropping-particle" : "", "family" : "McEwen", "given" : "I R", "non-dropping-particle" : "", "parse-names" : false, "suffix" : "" }, { "dropping-particle" : "", "family" : "Neas", "given" : "B R", "non-dropping-particle" : "", "parse-names" : false, "suffix" : "" } ], "container-title" : "Pediatric physical therapy : the official publication of the Section on Pediatrics of the American Physical Therapy Association", "id" : "ITEM-2", "issue" : "2", "issued" : { "date-parts" : [ [ "2012" ] ] }, "page" : "131-40; discussion 140", "title" : "Effects of power wheelchairs on the development and function of young children with severe motor impairments.", "type" : "article-journal", "volume" : "24" }, "uris" : [ "http://www.mendeley.com/documents/?uuid=d3ee4247-0526-4e98-8b91-3088d4644e59" ] } ], "mendeley" : { "formattedCitation" : "&lt;sup&gt;28,29&lt;/sup&gt;", "plainTextFormattedCitation" : "28,29", "previouslyFormattedCitation" : "&lt;sup&gt;28,29&lt;/sup&gt;" }, "properties" : { "noteIndex" : 0 }, "schema" : "https://github.com/citation-style-language/schema/raw/master/csl-citation.json" }</w:instrText>
      </w:r>
      <w:r w:rsidRPr="004077BF">
        <w:rPr>
          <w:color w:val="000000"/>
          <w:sz w:val="24"/>
          <w:szCs w:val="24"/>
        </w:rPr>
        <w:fldChar w:fldCharType="separate"/>
      </w:r>
      <w:r w:rsidRPr="004077BF">
        <w:rPr>
          <w:noProof/>
          <w:color w:val="000000"/>
          <w:sz w:val="24"/>
          <w:szCs w:val="24"/>
          <w:vertAlign w:val="superscript"/>
        </w:rPr>
        <w:t>28,29</w:t>
      </w:r>
      <w:r w:rsidRPr="004077BF">
        <w:rPr>
          <w:color w:val="000000"/>
          <w:sz w:val="24"/>
          <w:szCs w:val="24"/>
        </w:rPr>
        <w:fldChar w:fldCharType="end"/>
      </w:r>
      <w:r>
        <w:rPr>
          <w:color w:val="000000"/>
          <w:sz w:val="24"/>
          <w:szCs w:val="24"/>
        </w:rPr>
        <w:t xml:space="preserve"> and for the Bayley III</w:t>
      </w:r>
      <w:r>
        <w:rPr>
          <w:color w:val="000000"/>
          <w:sz w:val="24"/>
          <w:szCs w:val="24"/>
          <w:vertAlign w:val="superscript"/>
        </w:rPr>
        <w:t xml:space="preserve">46 </w:t>
      </w:r>
      <w:r>
        <w:rPr>
          <w:color w:val="000000"/>
          <w:sz w:val="24"/>
          <w:szCs w:val="24"/>
        </w:rPr>
        <w:t>in another study.</w:t>
      </w:r>
      <w:r>
        <w:rPr>
          <w:color w:val="000000"/>
          <w:sz w:val="24"/>
          <w:szCs w:val="24"/>
        </w:rPr>
        <w:fldChar w:fldCharType="begin" w:fldLock="1"/>
      </w:r>
      <w:r>
        <w:rPr>
          <w:color w:val="000000"/>
          <w:sz w:val="24"/>
          <w:szCs w:val="24"/>
        </w:rPr>
        <w:instrText>ADDIN CSL_CITATION { "citationItems" : [ { "id" : "ITEM-1", "itemData" : { "DOI" : "10.1097/PEP.0b013e3181bfae4c", "ISBN" : "0898-5669", "ISSN" : "1538-005X", "PMID" : "19923977", "abstract" : "PURPOSE: Power mobility is a critical assistive technology for many children with special needs. Our previous work suggests that certain infants younger than the age 1 year of age can participate in formal power mobility training. KEY POINTS: This case report describes the feasibility of providing a power mobility training program with a young infant with spina bifida. Specifically, we longitudinally quantified the infant's driving ability with a joystick-controlled device (UD1), using UD1's onboard computer and video camera from an infant's age of 7 to 12 months. During the training period, the infant improved in all driving variables. The infant's Bayley III cognition and language scores also increased at a rate greater than his chronological age. CONCLUSIONS/IMPLICATIONS FOR CLINICAL PRACTICE: These results suggest that power mobility training within the first year of life may be appropriate for certain populations at risk of immobility.", "author" : [ { "dropping-particle" : "", "family" : "Lynch", "given" : "Amy", "non-dropping-particle" : "", "parse-names" : false, "suffix" : "" }, { "dropping-particle" : "", "family" : "Ryu", "given" : "Ji-Chul", "non-dropping-particle" : "", "parse-names" : false, "suffix" : "" }, { "dropping-particle" : "", "family" : "Agrawal", "given" : "Sunil", "non-dropping-particle" : "", "parse-names" : false, "suffix" : "" }, { "dropping-particle" : "", "family" : "Galloway", "given" : "James C", "non-dropping-particle" : "", "parse-names" : false, "suffix" : "" } ], "container-title" : "Pediatric physical therapy", "id" : "ITEM-1", "issue" : "4", "issued" : { "date-parts" : [ [ "2009" ] ] }, "page" : "362-8", "title" : "Power mobility training for a 7-month-old infant with spina bifida.", "type" : "article-journal", "volume" : "21" }, "uris" : [ "http://www.mendeley.com/documents/?uuid=8676cf62-fe74-4e82-a41e-ffbfdedee3bb" ] } ], "mendeley" : { "formattedCitation" : "&lt;sup&gt;36&lt;/sup&gt;", "plainTextFormattedCitation" : "36", "previouslyFormattedCitation" : "&lt;sup&gt;36&lt;/sup&gt;" }, "properties" : { "noteIndex" : 0 }, "schema" : "https://github.com/citation-style-language/schema/raw/master/csl-citation.json" }</w:instrText>
      </w:r>
      <w:r>
        <w:rPr>
          <w:color w:val="000000"/>
          <w:sz w:val="24"/>
          <w:szCs w:val="24"/>
        </w:rPr>
        <w:fldChar w:fldCharType="separate"/>
      </w:r>
      <w:r w:rsidRPr="00B25199">
        <w:rPr>
          <w:noProof/>
          <w:color w:val="000000"/>
          <w:sz w:val="24"/>
          <w:szCs w:val="24"/>
          <w:vertAlign w:val="superscript"/>
        </w:rPr>
        <w:t>36</w:t>
      </w:r>
      <w:r>
        <w:rPr>
          <w:color w:val="000000"/>
          <w:sz w:val="24"/>
          <w:szCs w:val="24"/>
        </w:rPr>
        <w:fldChar w:fldCharType="end"/>
      </w:r>
    </w:p>
    <w:p w14:paraId="2A128B87" w14:textId="77777777" w:rsidR="00FF6559" w:rsidRPr="00640360" w:rsidRDefault="00FF6559" w:rsidP="00FF6559">
      <w:pPr>
        <w:spacing w:line="480" w:lineRule="auto"/>
        <w:contextualSpacing/>
        <w:rPr>
          <w:color w:val="000000"/>
          <w:sz w:val="24"/>
          <w:szCs w:val="24"/>
        </w:rPr>
      </w:pPr>
      <w:r w:rsidRPr="00727BDA">
        <w:rPr>
          <w:color w:val="000000"/>
          <w:sz w:val="24"/>
          <w:szCs w:val="24"/>
        </w:rPr>
        <w:tab/>
        <w:t>Outcomes were assessed via video in 6 studies</w:t>
      </w:r>
      <w:r>
        <w:rPr>
          <w:color w:val="000000"/>
          <w:sz w:val="24"/>
          <w:szCs w:val="24"/>
        </w:rPr>
        <w:t>.</w:t>
      </w:r>
      <w:r>
        <w:rPr>
          <w:color w:val="000000"/>
          <w:sz w:val="24"/>
          <w:szCs w:val="24"/>
        </w:rPr>
        <w:fldChar w:fldCharType="begin" w:fldLock="1"/>
      </w:r>
      <w:r>
        <w:rPr>
          <w:color w:val="000000"/>
          <w:sz w:val="24"/>
          <w:szCs w:val="24"/>
        </w:rPr>
        <w:instrText>ADDIN CSL_CITATION { "citationItems" : [ { "id" : "ITEM-1", "itemData" : { "DOI" : "10.1016/j.physio.2012.06.005", "ISBN" : "0031-9406\\r1873-1465", "ISSN" : "00319406", "PMID" : "22898580", "abstract" : "Objectives: To assess the feasibility of a robotic mobility device for infants using alternative control interfaces aimed at promoting early self-initiated mobility, and to assess the effects of a training protocol and robot experience. Design: Observational and pre-post quantitative case studies. Setting: Standardised, research laboratory and day-care centres with toys and individuals familiar to infants. Participants: Children with and without disabilities, aged 5 months to 3 years. Interventions: In each study, infants were seated over a Pioneer\u2122 3-DX mobile robot. Some infants controlled the directional movement of the robot by weight shifting their body on a Nintendo\u00ae Wii\u2122 Balance Board (the WeeBot), while others used a modified joystick. Infants participated in five sessions over 2 to 5 weeks. Sessions consisted of administering a 10-minute training protocol preceded and followed by 2 to 3. minutes of free play. One child with motor impairment used a button switch array and a different experimental design. Main outcome measures: From the videotaped free-play periods, goal-directed behaviours were coded and time in motion was measured. In the training period, a scoring system was developed to measure the infants' driving performance. Results: Preliminary outcomes indicate that infants without disabilities, aged 5 to 10 months, demonstrated significant improvement in driving performance and goal-directed movement using the WeeBot. Infants who used the joystick were less successful on all measures. Results for infants with disabilities using the WeeBot were mixed. Conclusions: Mobile robots offer promise to enhance the development of early self-mobility. Novel types of interfaces, such as the WeeBot, warrant further investigation. \u00a9 2012 Chartered Society of Physiotherapy.", "author" : [ { "dropping-particle" : "", "family" : "Larin", "given" : "H\u00e9l\u00e8ne M.", "non-dropping-particle" : "", "parse-names" : false, "suffix" : "" }, { "dropping-particle" : "", "family" : "Dennis", "given" : "Carole W.", "non-dropping-particle" : "", "parse-names" : false, "suffix" : "" }, { "dropping-particle" : "", "family" : "Stansfield", "given" : "Sharon", "non-dropping-particle" : "", "parse-names" : false, "suffix" : "" } ], "container-title" : "Physiotherapy (United Kingdom)", "id" : "ITEM-1", "issue" : "3", "issued" : { "date-parts" : [ [ "2012" ] ] }, "page" : "230-237", "publisher" : "The Chartered Society of Physiotherapy", "title" : "Development of robotic mobility for infants: Rationale and outcomes", "type" : "article-journal", "volume" : "98" }, "uris" : [ "http://www.mendeley.com/documents/?uuid=c7d48de6-daed-45d4-956d-5e94f57902f2" ] }, { "id" : "ITEM-2", "itemData" : { "DOI" : "10.1097/PEP.0000000000000001", "ISBN" : "0000000000000", "ISSN" : "0898-5669", "author" : [ { "dropping-particle" : "", "family" : "Huang", "given" : "Hsiang-han", "non-dropping-particle" : "", "parse-names" : false, "suffix" : "" }, { "dropping-particle" : "", "family" : "Ragonesi", "given" : "Christina B.", "non-dropping-particle" : "", "parse-names" : false, "suffix" : "" }, { "dropping-particle" : "", "family" : "Stoner", "given" : "Tracy", "non-dropping-particle" : "", "parse-names" : false, "suffix" : "" }, { "dropping-particle" : "", "family" : "Peffley", "given" : "Terri", "non-dropping-particle" : "", "parse-names" : false, "suffix" : "" }, { "dropping-particle" : "", "family" : "Galloway", "given" : "James C.", "non-dropping-particle" : "", "parse-names" : false, "suffix" : "" } ], "container-title" : "Pediatric Physical Therapy", "id" : "ITEM-2", "issue" : "1", "issued" : { "date-parts" : [ [ "2014" ] ] }, "page" : "76-84", "title" : "Modified Toy Cars for Mobility and Socialization", "type" : "article-journal", "volume" : "26" }, "uris" : [ "http://www.mendeley.com/documents/?uuid=22d0fd11-5a45-4789-b132-ac3062463ddc" ] }, { "id" : "ITEM-3", "itemData" : { "ISBN" : "0000000000000", "ISSN" : "0898-5669", "author" : [ { "dropping-particle" : "", "family" : "Logan", "given" : "SW", "non-dropping-particle" : "", "parse-names" : false, "suffix" : "" }, { "dropping-particle" : "", "family" : "Huang", "given" : "Hsiang-han", "non-dropping-particle" : "", "parse-names" : false, "suffix" : "" }, { "dropping-particle" : "", "family" : "K", "given" : "Stahlin", "non-dropping-particle" : "", "parse-names" : false, "suffix" : "" }, { "dropping-particle" : "", "family" : "Galloway", "given" : "James C.", "non-dropping-particle" : "", "parse-names" : false, "suffix" : "" } ], "container-title" : "Pediatric Physical Therapy", "id" : "ITEM-3", "issued" : { "date-parts" : [ [ "2014" ] ] }, "page" : "418-426", "title" : "Modified Ride-on Car for Mobility and Socialization: Single-case Study of an Infant with Down Syndrome", "type" : "article-journal", "volume" : "26" }, "uris" : [ "http://www.mendeley.com/documents/?uuid=828612e8-7589-4364-a3a0-badcc69b284d" ] }, { "id" : "ITEM-4", "itemData" : { "DOI" : "10.1097/PEP.0000000000000210", "ISBN" : "0000000000000", "ISSN" : "0898-5669", "abstract" : "Purpose: The purpose of this report was to determine the feasibility of short-term modified ride-on car (ROC) use for exploration and enjoyment by children with complex medical needs., Methods: A single-subject research design was used (n = 3; age, 6 months to 5 years). Children were video-recorded using their modified ROC., Results: All children successfully learned how to independently drive a modified ROC. Two of the 3 children demonstrated high levels of enjoyment during use of a modified ROC., Conclusions: Modified ROC use is a feasible and enjoyable powered mobility device for children with complex medical needs., Copyright (C) 2016 Wolters Kluwer Health, Inc. and Section on Pediatrics of the American Physical Therapy Association. All rights reserved.", "author" : [ { "dropping-particle" : "", "family" : "Logan", "given" : "Samuel W.", "non-dropping-particle" : "", "parse-names" : false, "suffix" : "" }, { "dropping-particle" : "", "family" : "Feldner", "given" : "Heather A.", "non-dropping-particle" : "", "parse-names" : false, "suffix" : "" }, { "dropping-particle" : "", "family" : "Galloway", "given" : "James C.", "non-dropping-particle" : "", "parse-names" : false, "suffix" : "" }, { "dropping-particle" : "", "family" : "Huang", "given" : "Hsiang-Han", "non-dropping-particle" : "", "parse-names" : false, "suffix" : "" } ], "container-title" : "Pediatric Physical Therapy", "id" : "ITEM-4", "issue" : "1", "issued" : { "date-parts" : [ [ "2016" ] ] }, "page" : "100-107", "title" : "Modified Ride-on Car Use by Children With Complex Medical Needs", "type" : "article-journal", "volume" : "28" }, "uris" : [ "http://www.mendeley.com/documents/?uuid=d1008612-4dcd-4814-b7c4-0d01929ead1c" ] }, { "id" : "ITEM-5", "itemData" : { "DOI" : "10.1097/PEP.0b013e318235266a", "ISSN" : "0898-5669", "author" : [ { "dropping-particle" : "", "family" : "Ragonesi", "given" : "Christina B.", "non-dropping-particle" : "", "parse-names" : false, "suffix" : "" }, { "dropping-particle" : "", "family" : "Chen", "given" : "Xi", "non-dropping-particle" : "", "parse-names" : false, "suffix" : "" }, { "dropping-particle" : "", "family" : "Agrawal", "given" : "Sunil", "non-dropping-particle" : "", "parse-names" : false, "suffix" : "" }, { "dropping-particle" : "", "family" : "Galloway", "given" : "James Cole", "non-dropping-particle" : "", "parse-names" : false, "suffix" : "" } ], "container-title" : "Pediatric Physical Therapy", "id" : "ITEM-5", "issue" : "4", "issued" : { "date-parts" : [ [ "2011" ] ] }, "page" : "399-406", "title" : "Power Mobility and Socialization in Preschool", "type" : "article-journal", "volume" : "23" }, "uris" : [ "http://www.mendeley.com/documents/?uuid=f8c975c3-4b81-425d-b64a-fcf0ce9f5491" ] }, { "id" : "ITEM-6", "itemData" : { "DOI" : "10.1097/PEP.0b013e31824c764b", "ISSN" : "0898-5669", "author" : [ { "dropping-particle" : "", "family" : "Ragonesi", "given" : "Christina B.", "non-dropping-particle" : "", "parse-names" : false, "suffix" : "" }, { "dropping-particle" : "", "family" : "Galloway", "given" : "James Cole", "non-dropping-particle" : "", "parse-names" : false, "suffix" : "" } ], "container-title" : "Pediatric Physical Therapy", "id" : "ITEM-6", "issue" : "2", "issued" : { "date-parts" : [ [ "2012" ] ] }, "page" : "141-148", "title" : "Short-term, Early Intensive Power Mobility Training", "type" : "article-journal", "volume" : "24" }, "uris" : [ "http://www.mendeley.com/documents/?uuid=2b5291fb-1d1b-43b3-b155-d08cebf5eae9" ] } ], "mendeley" : { "formattedCitation" : "&lt;sup&gt;25,32,34,35,40,41&lt;/sup&gt;", "plainTextFormattedCitation" : "25,32,34,35,40,41", "previouslyFormattedCitation" : "&lt;sup&gt;25,32,34,35,40,41&lt;/sup&gt;" }, "properties" : { "noteIndex" : 0 }, "schema" : "https://github.com/citation-style-language/schema/raw/master/csl-citation.json" }</w:instrText>
      </w:r>
      <w:r>
        <w:rPr>
          <w:color w:val="000000"/>
          <w:sz w:val="24"/>
          <w:szCs w:val="24"/>
        </w:rPr>
        <w:fldChar w:fldCharType="separate"/>
      </w:r>
      <w:r w:rsidRPr="004077BF">
        <w:rPr>
          <w:noProof/>
          <w:color w:val="000000"/>
          <w:sz w:val="24"/>
          <w:szCs w:val="24"/>
          <w:vertAlign w:val="superscript"/>
        </w:rPr>
        <w:t>25,32,34,35,40,41</w:t>
      </w:r>
      <w:r>
        <w:rPr>
          <w:color w:val="000000"/>
          <w:sz w:val="24"/>
          <w:szCs w:val="24"/>
        </w:rPr>
        <w:fldChar w:fldCharType="end"/>
      </w:r>
      <w:r>
        <w:rPr>
          <w:color w:val="000000"/>
          <w:sz w:val="24"/>
          <w:szCs w:val="24"/>
        </w:rPr>
        <w:t xml:space="preserve"> </w:t>
      </w:r>
      <w:r w:rsidRPr="00727BDA">
        <w:rPr>
          <w:color w:val="000000"/>
          <w:sz w:val="24"/>
          <w:szCs w:val="24"/>
        </w:rPr>
        <w:t>Reliability of video coding methods was evaluated</w:t>
      </w:r>
      <w:r>
        <w:rPr>
          <w:color w:val="000000"/>
          <w:sz w:val="24"/>
          <w:szCs w:val="24"/>
        </w:rPr>
        <w:t xml:space="preserve"> in 3 of these studies.</w:t>
      </w:r>
      <w:r>
        <w:rPr>
          <w:color w:val="000000"/>
          <w:sz w:val="24"/>
          <w:szCs w:val="24"/>
        </w:rPr>
        <w:fldChar w:fldCharType="begin" w:fldLock="1"/>
      </w:r>
      <w:r>
        <w:rPr>
          <w:color w:val="000000"/>
          <w:sz w:val="24"/>
          <w:szCs w:val="24"/>
        </w:rPr>
        <w:instrText>ADDIN CSL_CITATION { "citationItems" : [ { "id" : "ITEM-1", "itemData" : { "DOI" : "10.1097/PEP.0000000000000210", "ISBN" : "0000000000000", "ISSN" : "0898-5669", "abstract" : "Purpose: The purpose of this report was to determine the feasibility of short-term modified ride-on car (ROC) use for exploration and enjoyment by children with complex medical needs., Methods: A single-subject research design was used (n = 3; age, 6 months to 5 years). Children were video-recorded using their modified ROC., Results: All children successfully learned how to independently drive a modified ROC. Two of the 3 children demonstrated high levels of enjoyment during use of a modified ROC., Conclusions: Modified ROC use is a feasible and enjoyable powered mobility device for children with complex medical needs., Copyright (C) 2016 Wolters Kluwer Health, Inc. and Section on Pediatrics of the American Physical Therapy Association. All rights reserved.", "author" : [ { "dropping-particle" : "", "family" : "Logan", "given" : "Samuel W.", "non-dropping-particle" : "", "parse-names" : false, "suffix" : "" }, { "dropping-particle" : "", "family" : "Feldner", "given" : "Heather A.", "non-dropping-particle" : "", "parse-names" : false, "suffix" : "" }, { "dropping-particle" : "", "family" : "Galloway", "given" : "James C.", "non-dropping-particle" : "", "parse-names" : false, "suffix" : "" }, { "dropping-particle" : "", "family" : "Huang", "given" : "Hsiang-Han", "non-dropping-particle" : "", "parse-names" : false, "suffix" : "" } ], "container-title" : "Pediatric Physical Therapy", "id" : "ITEM-1", "issue" : "1", "issued" : { "date-parts" : [ [ "2016" ] ] }, "page" : "100-107", "title" : "Modified Ride-on Car Use by Children With Complex Medical Needs", "type" : "article-journal", "volume" : "28" }, "uris" : [ "http://www.mendeley.com/documents/?uuid=d1008612-4dcd-4814-b7c4-0d01929ead1c" ] }, { "id" : "ITEM-2", "itemData" : { "DOI" : "10.1097/PEP.0b013e318235266a", "ISSN" : "0898-5669", "author" : [ { "dropping-particle" : "", "family" : "Ragonesi", "given" : "Christina B.", "non-dropping-particle" : "", "parse-names" : false, "suffix" : "" }, { "dropping-particle" : "", "family" : "Chen", "given" : "Xi", "non-dropping-particle" : "", "parse-names" : false, "suffix" : "" }, { "dropping-particle" : "", "family" : "Agrawal", "given" : "Sunil", "non-dropping-particle" : "", "parse-names" : false, "suffix" : "" }, { "dropping-particle" : "", "family" : "Galloway", "given" : "James Cole", "non-dropping-particle" : "", "parse-names" : false, "suffix" : "" } ], "container-title" : "Pediatric Physical Therapy", "id" : "ITEM-2", "issue" : "4", "issued" : { "date-parts" : [ [ "2011" ] ] }, "page" : "399-406", "title" : "Power Mobility and Socialization in Preschool", "type" : "article-journal", "volume" : "23" }, "uris" : [ "http://www.mendeley.com/documents/?uuid=f8c975c3-4b81-425d-b64a-fcf0ce9f5491" ] }, { "id" : "ITEM-3", "itemData" : { "DOI" : "10.1097/PEP.0b013e31824c764b", "ISSN" : "0898-5669", "author" : [ { "dropping-particle" : "", "family" : "Ragonesi", "given" : "Christina B.", "non-dropping-particle" : "", "parse-names" : false, "suffix" : "" }, { "dropping-particle" : "", "family" : "Galloway", "given" : "James Cole", "non-dropping-particle" : "", "parse-names" : false, "suffix" : "" } ], "container-title" : "Pediatric Physical Therapy", "id" : "ITEM-3", "issue" : "2", "issued" : { "date-parts" : [ [ "2012" ] ] }, "page" : "141-148", "title" : "Short-term, Early Intensive Power Mobility Training", "type" : "article-journal", "volume" : "24" }, "uris" : [ "http://www.mendeley.com/documents/?uuid=2b5291fb-1d1b-43b3-b155-d08cebf5eae9" ] } ], "mendeley" : { "formattedCitation" : "&lt;sup&gt;35,40,41&lt;/sup&gt;", "plainTextFormattedCitation" : "35,40,41", "previouslyFormattedCitation" : "&lt;sup&gt;35,40,41&lt;/sup&gt;" }, "properties" : { "noteIndex" : 0 }, "schema" : "https://github.com/citation-style-language/schema/raw/master/csl-citation.json" }</w:instrText>
      </w:r>
      <w:r>
        <w:rPr>
          <w:color w:val="000000"/>
          <w:sz w:val="24"/>
          <w:szCs w:val="24"/>
        </w:rPr>
        <w:fldChar w:fldCharType="separate"/>
      </w:r>
      <w:r w:rsidRPr="00726FAD">
        <w:rPr>
          <w:noProof/>
          <w:color w:val="000000"/>
          <w:sz w:val="24"/>
          <w:szCs w:val="24"/>
          <w:vertAlign w:val="superscript"/>
        </w:rPr>
        <w:t>35,40,41</w:t>
      </w:r>
      <w:r>
        <w:rPr>
          <w:color w:val="000000"/>
          <w:sz w:val="24"/>
          <w:szCs w:val="24"/>
        </w:rPr>
        <w:fldChar w:fldCharType="end"/>
      </w:r>
      <w:r>
        <w:rPr>
          <w:color w:val="000000"/>
          <w:sz w:val="24"/>
          <w:szCs w:val="24"/>
        </w:rPr>
        <w:t xml:space="preserve"> Outcome data gathered by an onboard computer were</w:t>
      </w:r>
      <w:r w:rsidRPr="00727BDA">
        <w:rPr>
          <w:color w:val="000000"/>
          <w:sz w:val="24"/>
          <w:szCs w:val="24"/>
        </w:rPr>
        <w:t xml:space="preserve"> utilized in 4 studies.</w:t>
      </w:r>
      <w:r>
        <w:rPr>
          <w:color w:val="000000"/>
          <w:sz w:val="24"/>
          <w:szCs w:val="24"/>
        </w:rPr>
        <w:fldChar w:fldCharType="begin" w:fldLock="1"/>
      </w:r>
      <w:r>
        <w:rPr>
          <w:color w:val="000000"/>
          <w:sz w:val="24"/>
          <w:szCs w:val="24"/>
        </w:rPr>
        <w:instrText>ADDIN CSL_CITATION { "citationItems" : [ { "id" : "ITEM-1", "itemData" : { "DOI" : "10.1007/s11370-007-0011-2", "ISBN" : "1861-2776", "ISSN" : "18612776", "PMID" : "1100", "abstract" : "Self-generated mobility via locomotion is a key for the cognitive, social and motor development of young infants. For certain children with special needs, self generated mobility is only attained via assistive technology such as a power wheelchair. Up until recently, infants under 24 months of age were not considered candidates for training in power mobility. Recent work in our labs and others suggest that younger infants can utilize their reaching and grasping ability to learn power mobility. This interdisciplinary study combines our previous work in motor development and learning in infants with special needs, and the application of robot technology for rehabilitation to determine whether young infants without structured training, would drive a mobile robot, and if so, to determine how their driving would change over multiple sessions. The two infants that were seen for the most sessions were the focus of this pilot study. Both infants increased their total session time, percentage of session time spent driving, and total path length. These results suggest that, without training, young infants will independently move themselves using a mobile robot. These results provide the foundation for training studies to advance the self-generated mobility in young infants with special needs. Our future studies will explore the multiple training and technology combinations to reduce the barriers to exploration via self-generated mobility, and advance the general development of infants with special needs. (PsycINFO Database Record (c) 2012 APA, all rights reserved). (journal abstract)", "author" : [ { "dropping-particle" : "", "family" : "Galloway", "given" : "James C.", "non-dropping-particle" : "", "parse-names" : false, "suffix" : "" }, { "dropping-particle" : "", "family" : "Ryu", "given" : "Ji Chul", "non-dropping-particle" : "", "parse-names" : false, "suffix" : "" }, { "dropping-particle" : "", "family" : "Agrawal", "given" : "Sunil K.", "non-dropping-particle" : "", "parse-names" : false, "suffix" : "" } ], "container-title" : "Intelligent Service Robotics", "id" : "ITEM-1", "issue" : "2", "issued" : { "date-parts" : [ [ "2008" ] ] }, "page" : "123-134", "title" : "Babies driving robots: Self-generated mobility in very young infants", "type" : "article-journal", "volume" : "1" }, "uris" : [ "http://www.mendeley.com/documents/?uuid=d85a7105-e743-4630-9a74-f4b932b7f1c1" ] }, { "id" : "ITEM-2", "itemData" : { "DOI" : "10.1097/PEP.0b013e3181bfae4c", "ISBN" : "0898-5669", "ISSN" : "1538-005X", "PMID" : "19923977", "abstract" : "PURPOSE: Power mobility is a critical assistive technology for many children with special needs. Our previous work suggests that certain infants younger than the age 1 year of age can participate in formal power mobility training. KEY POINTS: This case report describes the feasibility of providing a power mobility training program with a young infant with spina bifida. Specifically, we longitudinally quantified the infant's driving ability with a joystick-controlled device (UD1), using UD1's onboard computer and video camera from an infant's age of 7 to 12 months. During the training period, the infant improved in all driving variables. The infant's Bayley III cognition and language scores also increased at a rate greater than his chronological age. CONCLUSIONS/IMPLICATIONS FOR CLINICAL PRACTICE: These results suggest that power mobility training within the first year of life may be appropriate for certain populations at risk of immobility.", "author" : [ { "dropping-particle" : "", "family" : "Lynch", "given" : "Amy", "non-dropping-particle" : "", "parse-names" : false, "suffix" : "" }, { "dropping-particle" : "", "family" : "Ryu", "given" : "Ji-Chul", "non-dropping-particle" : "", "parse-names" : false, "suffix" : "" }, { "dropping-particle" : "", "family" : "Agrawal", "given" : "Sunil", "non-dropping-particle" : "", "parse-names" : false, "suffix" : "" }, { "dropping-particle" : "", "family" : "Galloway", "given" : "James C", "non-dropping-particle" : "", "parse-names" : false, "suffix" : "" } ], "container-title" : "Pediatric physical therapy", "id" : "ITEM-2", "issue" : "4", "issued" : { "date-parts" : [ [ "2009" ] ] }, "page" : "362-8", "title" : "Power mobility training for a 7-month-old infant with spina bifida.", "type" : "article-journal", "volume" : "21" }, "uris" : [ "http://www.mendeley.com/documents/?uuid=8676cf62-fe74-4e82-a41e-ffbfdedee3bb" ] }, { "id" : "ITEM-3", "itemData" : { "DOI" : "10.1037/a0034088", "ISBN" : "1939-1544(Electronic);0090-5550(Print)", "ISSN" : "1939-1544", "PMID" : "24295530", "abstract" : "PURPOSE: To determine the efficacy of a custom-made wheelchair simulation in training children to use a powered wheelchair (PWC).\\n\\nDESIGN: Randomized controlled trial employing the 4C/ID-model of learning. Twenty-eight typically developing children (13M, 15F; mean age 6 years, SD 6 months) were assessed on their operation of a PWC using a functional evaluation rating scale. Participants were randomly assigned to intervention (8 \u00d7 30-minute training sessions using a joystick operated wheelchair simulation) or control conditions (no task), and were reassessed on their PWC use after the intervention phase. Additional data from the simulation on completion times, errors, and total scores were recorded for the intervention group.\\n\\nRESULTS: Analysis of variance showed a main effect of time, with planned comparisons revealing a statistically significant change in PWC use for the intervention (p = .022) but not the control condition. Although the intervention group showed greater improvement than the controls, this did not reach statistical significance. Multiple regression analyses showed that gender was predictive of pretest (p = .005) functional ability.\\n\\nIMPLICATIONS: A simulated wheelchair task appears to be effective in helping children learn to operate a PWC. Greater attention should be given to female learners who underperformed when compared with their male counterparts. This low-cost intervention could be easily used at home to reduce PWC training times in children with motor disorders.", "author" : [ { "dropping-particle" : "", "family" : "Linden", "given" : "Mark a", "non-dropping-particle" : "", "parse-names" : false, "suffix" : "" }, { "dropping-particle" : "", "family" : "Whyatt", "given" : "Caroline", "non-dropping-particle" : "", "parse-names" : false, "suffix" : "" }, { "dropping-particle" : "", "family" : "Craig", "given" : "Cathy", "non-dropping-particle" : "", "parse-names" : false, "suffix" : "" }, { "dropping-particle" : "", "family" : "Kerr", "given" : "Claire", "non-dropping-particle" : "", "parse-names" : false, "suffix" : "" } ], "container-title" : "Rehabilitation psychology", "id" : "ITEM-3", "issue" : "4", "issued" : { "date-parts" : [ [ "2013" ] ] }, "page" : "405-11", "title" : "Efficacy of a powered wheelchair simulator for school aged children: a randomized controlled trial.", "type" : "article-journal", "volume" : "58" }, "uris" : [ "http://www.mendeley.com/documents/?uuid=ea140a5a-9ebe-40ee-baa6-1ae7f6b7afb7" ] }, { "id" : "ITEM-4", "itemData" : { "DOI" : "10.1186/1743-0003-7-40", "ISBN" : "1743-0003 (Electronic)\\r1743-0003 (Linking)", "ISSN" : "1743-0003", "PMID" : "20707886", "abstract" : "Experiencing independent mobility is important for children with a severe movement disability, but learning to drive a powered wheelchair can be labor intensive, requiring hand-over-hand assistance from a skilled therapist.", "author" : [ { "dropping-particle" : "", "family" : "Marchal-Crespo", "given" : "Laura", "non-dropping-particle" : "", "parse-names" : false, "suffix" : "" }, { "dropping-particle" : "", "family" : "Furumasu", "given" : "Jan", "non-dropping-particle" : "", "parse-names" : false, "suffix" : "" }, { "dropping-particle" : "", "family" : "Reinkensmeyer", "given" : "David J", "non-dropping-particle" : "", "parse-names" : false, "suffix" : "" }, { "dropping-particle" : "", "family" : "others", "given" : "", "non-dropping-particle" : "", "parse-names" : false, "suffix" : "" } ], "container-title" : "Journal of neuroengineering and rehabilitation", "id" : "ITEM-4", "issue" : "40", "issued" : { "date-parts" : [ [ "2010" ] ] }, "page" : "40", "title" : "A robotic wheelchair trainer: design overview and a feasibility study", "type" : "article-journal", "volume" : "7" }, "uris" : [ "http://www.mendeley.com/documents/?uuid=6a4a4e55-bec9-42ba-97dc-830f5b589709" ] } ], "mendeley" : { "formattedCitation" : "&lt;sup&gt;23,33,36,37&lt;/sup&gt;", "plainTextFormattedCitation" : "23,33,36,37", "previouslyFormattedCitation" : "&lt;sup&gt;23,33,36,37&lt;/sup&gt;" }, "properties" : { "noteIndex" : 0 }, "schema" : "https://github.com/citation-style-language/schema/raw/master/csl-citation.json" }</w:instrText>
      </w:r>
      <w:r>
        <w:rPr>
          <w:color w:val="000000"/>
          <w:sz w:val="24"/>
          <w:szCs w:val="24"/>
        </w:rPr>
        <w:fldChar w:fldCharType="separate"/>
      </w:r>
      <w:r w:rsidRPr="00726FAD">
        <w:rPr>
          <w:noProof/>
          <w:color w:val="000000"/>
          <w:sz w:val="24"/>
          <w:szCs w:val="24"/>
          <w:vertAlign w:val="superscript"/>
        </w:rPr>
        <w:t>23,33,36,37</w:t>
      </w:r>
      <w:r>
        <w:rPr>
          <w:color w:val="000000"/>
          <w:sz w:val="24"/>
          <w:szCs w:val="24"/>
        </w:rPr>
        <w:fldChar w:fldCharType="end"/>
      </w:r>
      <w:r>
        <w:rPr>
          <w:color w:val="000000"/>
          <w:sz w:val="24"/>
          <w:szCs w:val="24"/>
        </w:rPr>
        <w:t xml:space="preserve"> </w:t>
      </w:r>
      <w:r w:rsidRPr="00640360">
        <w:rPr>
          <w:color w:val="000000"/>
          <w:sz w:val="24"/>
          <w:szCs w:val="24"/>
        </w:rPr>
        <w:t xml:space="preserve">None of the studies in the review reported minimal </w:t>
      </w:r>
      <w:r>
        <w:rPr>
          <w:color w:val="000000"/>
          <w:sz w:val="24"/>
          <w:szCs w:val="24"/>
        </w:rPr>
        <w:t>clinically important difference (MCID) or minimal detectable change (MCD) values</w:t>
      </w:r>
      <w:r w:rsidRPr="00640360">
        <w:rPr>
          <w:color w:val="000000"/>
          <w:sz w:val="24"/>
          <w:szCs w:val="24"/>
        </w:rPr>
        <w:t xml:space="preserve"> for any </w:t>
      </w:r>
      <w:r>
        <w:rPr>
          <w:color w:val="000000"/>
          <w:sz w:val="24"/>
          <w:szCs w:val="24"/>
        </w:rPr>
        <w:t xml:space="preserve">outcome </w:t>
      </w:r>
      <w:r w:rsidRPr="00640360">
        <w:rPr>
          <w:color w:val="000000"/>
          <w:sz w:val="24"/>
          <w:szCs w:val="24"/>
        </w:rPr>
        <w:t>measures.</w:t>
      </w:r>
    </w:p>
    <w:p w14:paraId="247F86FF" w14:textId="77777777" w:rsidR="00FF6559" w:rsidRPr="00727BDA" w:rsidRDefault="00FF6559" w:rsidP="00FF6559">
      <w:pPr>
        <w:spacing w:line="480" w:lineRule="auto"/>
        <w:contextualSpacing/>
        <w:rPr>
          <w:i/>
          <w:color w:val="000000"/>
          <w:sz w:val="24"/>
          <w:szCs w:val="24"/>
        </w:rPr>
      </w:pPr>
      <w:r w:rsidRPr="00727BDA">
        <w:rPr>
          <w:i/>
          <w:color w:val="000000"/>
          <w:sz w:val="24"/>
          <w:szCs w:val="24"/>
        </w:rPr>
        <w:t>Blind Assessment</w:t>
      </w:r>
    </w:p>
    <w:p w14:paraId="4B6AAD04" w14:textId="77777777" w:rsidR="00FF6559" w:rsidRPr="00727BDA" w:rsidRDefault="00FF6559" w:rsidP="00FF6559">
      <w:pPr>
        <w:spacing w:line="480" w:lineRule="auto"/>
        <w:contextualSpacing/>
        <w:rPr>
          <w:color w:val="000000"/>
          <w:sz w:val="24"/>
          <w:szCs w:val="24"/>
        </w:rPr>
      </w:pPr>
      <w:r w:rsidRPr="00727BDA">
        <w:rPr>
          <w:color w:val="000000"/>
          <w:sz w:val="24"/>
          <w:szCs w:val="24"/>
        </w:rPr>
        <w:tab/>
      </w:r>
      <w:r>
        <w:rPr>
          <w:color w:val="000000"/>
          <w:sz w:val="24"/>
          <w:szCs w:val="24"/>
        </w:rPr>
        <w:t>T</w:t>
      </w:r>
      <w:r w:rsidRPr="00727BDA">
        <w:rPr>
          <w:color w:val="000000"/>
          <w:sz w:val="24"/>
          <w:szCs w:val="24"/>
        </w:rPr>
        <w:t xml:space="preserve">he individual collecting outcome data was blinded to </w:t>
      </w:r>
      <w:r>
        <w:rPr>
          <w:color w:val="000000"/>
          <w:sz w:val="24"/>
          <w:szCs w:val="24"/>
        </w:rPr>
        <w:t xml:space="preserve">the </w:t>
      </w:r>
      <w:r w:rsidRPr="00727BDA">
        <w:rPr>
          <w:color w:val="000000"/>
          <w:sz w:val="24"/>
          <w:szCs w:val="24"/>
        </w:rPr>
        <w:t xml:space="preserve">group assignment </w:t>
      </w:r>
      <w:r>
        <w:rPr>
          <w:color w:val="000000"/>
          <w:sz w:val="24"/>
          <w:szCs w:val="24"/>
        </w:rPr>
        <w:t xml:space="preserve">subjects </w:t>
      </w:r>
      <w:r w:rsidRPr="00727BDA">
        <w:rPr>
          <w:color w:val="000000"/>
          <w:sz w:val="24"/>
          <w:szCs w:val="24"/>
        </w:rPr>
        <w:t>in 2 studies.</w:t>
      </w:r>
      <w:r>
        <w:rPr>
          <w:color w:val="000000"/>
          <w:sz w:val="24"/>
          <w:szCs w:val="24"/>
        </w:rPr>
        <w:fldChar w:fldCharType="begin" w:fldLock="1"/>
      </w:r>
      <w:r>
        <w:rPr>
          <w:color w:val="000000"/>
          <w:sz w:val="24"/>
          <w:szCs w:val="24"/>
        </w:rPr>
        <w:instrText>ADDIN CSL_CITATION { "citationItems" : [ { "id" : "ITEM-1", "itemData" : { "ISBN" : "0031-9023 (Print)\\r0031-9023 (Linking)", "ISSN" : "0031-9023", "PMID" : "12620089", "abstract" : "BACKGROUND AND PURPOSE: Young children with severe motor impairments, such as spinal muscular atrophy, are often unable to move around their environment independently; therefore, they may be at risk for delays in areas of development not directly related to their motor limitations. Power mobility is an intervention that provides young children a means of independent movement and enables them to independently explore their environment. CASE DESCRIPTION: The participant was a 20-month-old girl with type II spinal muscular atrophy. INTERVENTION: The authors provided the child with a power wheelchair and gave her mother and physical therapist general guidelines to encourage her use of the power wheelchair. OUTCOMES: Within 6 weeks after receiving the power wheelchair, the child operated the wheelchair independently. She showed developmental gains in all domains of the Battelle Developmental Inventory and the Pediatric Evaluation of Disability Inventory over 6 months. The authors conducted an interview with the child's mother before and after intervention. She reported that the child was more independent after receiving the power wheelchair. DISCUSSION: The power wheelchair may have been associated with the changes in the child's mobility and her developmental changes over 6 months.", "author" : [ { "dropping-particle" : "", "family" : "Jones", "given" : "M A", "non-dropping-particle" : "", "parse-names" : false, "suffix" : "" }, { "dropping-particle" : "", "family" : "McEwen", "given" : "I R", "non-dropping-particle" : "", "parse-names" : false, "suffix" : "" }, { "dropping-particle" : "", "family" : "Hansen", "given" : "L", "non-dropping-particle" : "", "parse-names" : false, "suffix" : "" } ], "container-title" : "Phys Ther", "id" : "ITEM-1", "issue" : "3", "issued" : { "date-parts" : [ [ "2003" ] ] }, "page" : "253-262", "title" : "Use of power mobility for a young child with spinal muscular atrophy", "type" : "article-journal", "volume" : "83" }, "uris" : [ "http://www.mendeley.com/documents/?uuid=40a33f91-228b-4eb6-a868-0ec26f27e9f9" ] }, { "id" : "ITEM-2", "itemData" : { "DOI" : "10.1097/PEP.0b013e31824c5fdc", "ISSN" : "1538-005X", "PMID" : "22466379", "abstract" : "PURPOSE: The purpose of this pilot randomized controlled study was to identify any effects of power wheelchairs on the development and function of young children with severe motor impairments. METHODS: Participants were 28 children with various diagnoses, aged 14 to 30 months when they entered the study. The Battelle Developmental Inventory (BDI), Pediatric Evaluation of Disability Inventory, and Early Coping Inventory were administered at entry and after 12 months. RESULTS: The on-protocol analysis comparing median change scores showed the experimental groups' BDI receptive communication scores, and their Pediatric Evaluation of Disability Inventory mobility functional skills, mobility caregiver assistance, and self-care caregiver scores improved significantly more than the control group's scores. An intention-to-treat analysis upheld the findings and revealed an additional difference between the groups' BDI total score. CONCLUSION: The results support use of power wheelchairs with children as young as age 14 months to enhance development and function, although additional research is needed.", "author" : [ { "dropping-particle" : "", "family" : "Jones", "given" : "M", "non-dropping-particle" : "", "parse-names" : false, "suffix" : "" }, { "dropping-particle" : "", "family" : "McEwen", "given" : "I R", "non-dropping-particle" : "", "parse-names" : false, "suffix" : "" }, { "dropping-particle" : "", "family" : "Neas", "given" : "B R", "non-dropping-particle" : "", "parse-names" : false, "suffix" : "" } ], "container-title" : "Pediatric physical therapy : the official publication of the Section on Pediatrics of the American Physical Therapy Association", "id" : "ITEM-2", "issue" : "2", "issued" : { "date-parts" : [ [ "2012" ] ] }, "page" : "131-40; discussion 140", "title" : "Effects of power wheelchairs on the development and function of young children with severe motor impairments.", "type" : "article-journal", "volume" : "24" }, "uris" : [ "http://www.mendeley.com/documents/?uuid=d3ee4247-0526-4e98-8b91-3088d4644e59" ] } ], "mendeley" : { "formattedCitation" : "&lt;sup&gt;28,29&lt;/sup&gt;", "plainTextFormattedCitation" : "28,29", "previouslyFormattedCitation" : "&lt;sup&gt;28,29&lt;/sup&gt;" }, "properties" : { "noteIndex" : 0 }, "schema" : "https://github.com/citation-style-language/schema/raw/master/csl-citation.json" }</w:instrText>
      </w:r>
      <w:r>
        <w:rPr>
          <w:color w:val="000000"/>
          <w:sz w:val="24"/>
          <w:szCs w:val="24"/>
        </w:rPr>
        <w:fldChar w:fldCharType="separate"/>
      </w:r>
      <w:r w:rsidRPr="00726FAD">
        <w:rPr>
          <w:noProof/>
          <w:color w:val="000000"/>
          <w:sz w:val="24"/>
          <w:szCs w:val="24"/>
          <w:vertAlign w:val="superscript"/>
        </w:rPr>
        <w:t>28,29</w:t>
      </w:r>
      <w:r>
        <w:rPr>
          <w:color w:val="000000"/>
          <w:sz w:val="24"/>
          <w:szCs w:val="24"/>
        </w:rPr>
        <w:fldChar w:fldCharType="end"/>
      </w:r>
      <w:r w:rsidRPr="00727BDA">
        <w:rPr>
          <w:color w:val="000000"/>
          <w:sz w:val="24"/>
          <w:szCs w:val="24"/>
        </w:rPr>
        <w:t xml:space="preserve"> None of the included studies blinded subjects or intervention providers to group assignment.</w:t>
      </w:r>
    </w:p>
    <w:p w14:paraId="567C5E20" w14:textId="77777777" w:rsidR="00FF6559" w:rsidRPr="00727BDA" w:rsidRDefault="00FF6559" w:rsidP="00FF6559">
      <w:pPr>
        <w:spacing w:line="480" w:lineRule="auto"/>
        <w:contextualSpacing/>
        <w:rPr>
          <w:i/>
          <w:color w:val="000000"/>
          <w:sz w:val="24"/>
          <w:szCs w:val="24"/>
        </w:rPr>
      </w:pPr>
      <w:r w:rsidRPr="00727BDA">
        <w:rPr>
          <w:i/>
          <w:color w:val="000000"/>
          <w:sz w:val="24"/>
          <w:szCs w:val="24"/>
        </w:rPr>
        <w:t xml:space="preserve">Account for Attrition </w:t>
      </w:r>
    </w:p>
    <w:p w14:paraId="7C33CC23" w14:textId="77777777" w:rsidR="00FF6559" w:rsidRPr="00727BDA" w:rsidRDefault="00FF6559" w:rsidP="00FF6559">
      <w:pPr>
        <w:spacing w:line="480" w:lineRule="auto"/>
        <w:contextualSpacing/>
        <w:rPr>
          <w:color w:val="000000"/>
          <w:sz w:val="24"/>
          <w:szCs w:val="24"/>
        </w:rPr>
      </w:pPr>
      <w:r w:rsidRPr="00727BDA">
        <w:rPr>
          <w:color w:val="000000"/>
          <w:sz w:val="24"/>
          <w:szCs w:val="24"/>
        </w:rPr>
        <w:tab/>
        <w:t>All included studies accounted for attrition.</w:t>
      </w:r>
    </w:p>
    <w:p w14:paraId="6A2B44BC" w14:textId="77777777" w:rsidR="00FF6559" w:rsidRPr="00727BDA" w:rsidRDefault="00FF6559" w:rsidP="00FF6559">
      <w:pPr>
        <w:spacing w:line="480" w:lineRule="auto"/>
        <w:contextualSpacing/>
        <w:rPr>
          <w:i/>
          <w:color w:val="000000"/>
          <w:sz w:val="24"/>
          <w:szCs w:val="24"/>
        </w:rPr>
      </w:pPr>
      <w:r w:rsidRPr="00727BDA">
        <w:rPr>
          <w:i/>
          <w:color w:val="000000"/>
          <w:sz w:val="24"/>
          <w:szCs w:val="24"/>
        </w:rPr>
        <w:t>Long-term Follow-up (≥ 6 months)</w:t>
      </w:r>
    </w:p>
    <w:p w14:paraId="18F8E167" w14:textId="77777777" w:rsidR="00FF6559" w:rsidRPr="00727BDA" w:rsidRDefault="00FF6559" w:rsidP="00FF6559">
      <w:pPr>
        <w:spacing w:line="480" w:lineRule="auto"/>
        <w:contextualSpacing/>
        <w:rPr>
          <w:color w:val="000000"/>
          <w:sz w:val="24"/>
          <w:szCs w:val="24"/>
        </w:rPr>
      </w:pPr>
      <w:r>
        <w:rPr>
          <w:color w:val="000000"/>
          <w:sz w:val="24"/>
          <w:szCs w:val="24"/>
        </w:rPr>
        <w:tab/>
        <w:t>Only t</w:t>
      </w:r>
      <w:r w:rsidRPr="00727BDA">
        <w:rPr>
          <w:color w:val="000000"/>
          <w:sz w:val="24"/>
          <w:szCs w:val="24"/>
        </w:rPr>
        <w:t>he case report by Douglas &amp; Rya</w:t>
      </w:r>
      <w:r>
        <w:rPr>
          <w:color w:val="000000"/>
          <w:sz w:val="24"/>
          <w:szCs w:val="24"/>
        </w:rPr>
        <w:t>n</w:t>
      </w:r>
      <w:r>
        <w:rPr>
          <w:color w:val="000000"/>
          <w:sz w:val="24"/>
          <w:szCs w:val="24"/>
        </w:rPr>
        <w:fldChar w:fldCharType="begin" w:fldLock="1"/>
      </w:r>
      <w:r>
        <w:rPr>
          <w:color w:val="000000"/>
          <w:sz w:val="24"/>
          <w:szCs w:val="24"/>
        </w:rPr>
        <w:instrText>ADDIN CSL_CITATION { "citationItems" : [ { "id" : "ITEM-1", "itemData" : { "ISSN" : "0305-1862", "PMID" : "3677329", "abstract" : "A detailed account of the progress of a preschool child learning to steer a powered wheelchair via a mouth-operated joystick is described. Some problems were encountered during learning, but the positive effect on emotional, intellectual and behavioural development was noted.", "author" : [ { "dropping-particle" : "", "family" : "Douglas", "given" : "J", "non-dropping-particle" : "", "parse-names" : false, "suffix" : "" }, { "dropping-particle" : "", "family" : "Ryan", "given" : "M", "non-dropping-particle" : "", "parse-names" : false, "suffix" : "" } ], "container-title" : "Child: care, health and development", "id" : "ITEM-1", "issue" : "5", "issued" : { "date-parts" : [ [ "1987" ] ] }, "page" : "303-9", "title" : "A preschool severely disabled boy and his powered wheelchair: a case study.", "type" : "article-journal", "volume" : "13" }, "uris" : [ "http://www.mendeley.com/documents/?uuid=14575718-f8ed-4aeb-9763-7ae7ee425001" ] } ], "mendeley" : { "formattedCitation" : "&lt;sup&gt;20&lt;/sup&gt;", "plainTextFormattedCitation" : "20", "previouslyFormattedCitation" : "&lt;sup&gt;20&lt;/sup&gt;" }, "properties" : { "noteIndex" : 0 }, "schema" : "https://github.com/citation-style-language/schema/raw/master/csl-citation.json" }</w:instrText>
      </w:r>
      <w:r>
        <w:rPr>
          <w:color w:val="000000"/>
          <w:sz w:val="24"/>
          <w:szCs w:val="24"/>
        </w:rPr>
        <w:fldChar w:fldCharType="separate"/>
      </w:r>
      <w:r w:rsidRPr="00726FAD">
        <w:rPr>
          <w:noProof/>
          <w:color w:val="000000"/>
          <w:sz w:val="24"/>
          <w:szCs w:val="24"/>
          <w:vertAlign w:val="superscript"/>
        </w:rPr>
        <w:t>20</w:t>
      </w:r>
      <w:r>
        <w:rPr>
          <w:color w:val="000000"/>
          <w:sz w:val="24"/>
          <w:szCs w:val="24"/>
        </w:rPr>
        <w:fldChar w:fldCharType="end"/>
      </w:r>
      <w:r>
        <w:rPr>
          <w:color w:val="000000"/>
          <w:sz w:val="24"/>
          <w:szCs w:val="24"/>
        </w:rPr>
        <w:t xml:space="preserve"> reported observations of long-</w:t>
      </w:r>
      <w:r w:rsidRPr="00727BDA">
        <w:rPr>
          <w:color w:val="000000"/>
          <w:sz w:val="24"/>
          <w:szCs w:val="24"/>
        </w:rPr>
        <w:t>term follow-up (2 years).</w:t>
      </w:r>
    </w:p>
    <w:p w14:paraId="1EEBDE9F" w14:textId="77777777" w:rsidR="00FF6559" w:rsidRPr="00727BDA" w:rsidRDefault="00FF6559" w:rsidP="00FF6559">
      <w:pPr>
        <w:spacing w:line="480" w:lineRule="auto"/>
        <w:contextualSpacing/>
        <w:rPr>
          <w:i/>
          <w:color w:val="000000"/>
          <w:sz w:val="24"/>
          <w:szCs w:val="24"/>
        </w:rPr>
      </w:pPr>
      <w:r w:rsidRPr="00727BDA">
        <w:rPr>
          <w:i/>
          <w:color w:val="000000"/>
          <w:sz w:val="24"/>
          <w:szCs w:val="24"/>
        </w:rPr>
        <w:t>Adherence to a Home Program</w:t>
      </w:r>
    </w:p>
    <w:p w14:paraId="59C8480F" w14:textId="77777777" w:rsidR="00FF6559" w:rsidRDefault="00FF6559" w:rsidP="00FF6559">
      <w:pPr>
        <w:spacing w:line="480" w:lineRule="auto"/>
        <w:contextualSpacing/>
        <w:rPr>
          <w:color w:val="000000"/>
          <w:sz w:val="24"/>
          <w:szCs w:val="24"/>
        </w:rPr>
      </w:pPr>
      <w:r w:rsidRPr="00727BDA">
        <w:rPr>
          <w:color w:val="000000"/>
          <w:sz w:val="24"/>
          <w:szCs w:val="24"/>
        </w:rPr>
        <w:tab/>
        <w:t>Six studies reported adherence to a home program</w:t>
      </w:r>
      <w:r>
        <w:rPr>
          <w:color w:val="000000"/>
          <w:sz w:val="24"/>
          <w:szCs w:val="24"/>
        </w:rPr>
        <w:t>.</w:t>
      </w:r>
      <w:r>
        <w:rPr>
          <w:color w:val="000000"/>
          <w:sz w:val="24"/>
          <w:szCs w:val="24"/>
        </w:rPr>
        <w:fldChar w:fldCharType="begin" w:fldLock="1"/>
      </w:r>
      <w:r>
        <w:rPr>
          <w:color w:val="000000"/>
          <w:sz w:val="24"/>
          <w:szCs w:val="24"/>
        </w:rPr>
        <w:instrText>ADDIN CSL_CITATION { "citationItems" : [ { "id" : "ITEM-1", "itemData" : { "author" : [ { "dropping-particle" : "", "family" : "Butler C, Okamoto GA", "given" : "McLay JM", "non-dropping-particle" : "", "parse-names" : false, "suffix" : "" } ], "container-title" : "Archives of Physical Medicine and Rehabilitation", "id" : "ITEM-1", "issued" : { "date-parts" : [ [ "1984" ] ] }, "page" : "95-97", "title" : "Motorized Wheelchair Driving by Disabled Children", "type" : "article-journal", "volume" : "65" }, "uris" : [ "http://www.mendeley.com/documents/?uuid=70809e28-ca4c-4593-adac-e46a25d6ea24" ] }, { "id" : "ITEM-2", "itemData" : { "DOI" : "10.1177/0883073812449383", "ISBN" : "0883-0738", "ISSN" : "1708-8283", "PMID" : "22772161", "abstract" : "Weakness resulting from spinal muscular atrophy causes severe limitations in functional mobility. The early introduction of power mobility has potential to enhance development and mitigate disability. These outcomes are achieved by simulating normal skill acquisition and by promoting motor learning, visuospatial system development, self-exploration, cognition, and social development. There are few reports on early power mobility in spinal muscular atrophy, and it is typically not prescribed until school age. The authors evaluated 6 children under age 2 years with neuromuscular disease (5 spinal muscular atrophy, 1 congenital muscular dystrophy) for power mobility. Parents recorded the practice hours necessary to achieve independence using the Power Mobility Skills Checklist. Four children achieved independence in all items on the checklist by 7.9 months (range: 73-458 days). Introduction of early power mobility is feasible in spinal muscular atrophy patients under age 2 years and should be introduced in late infancy when children typically acquire locomotor skills.", "author" : [ { "dropping-particle" : "", "family" : "Dunaway", "given" : "Sally", "non-dropping-particle" : "", "parse-names" : false, "suffix" : "" }, { "dropping-particle" : "", "family" : "Montes", "given" : "Jacqueline", "non-dropping-particle" : "", "parse-names" : false, "suffix" : "" }, { "dropping-particle" : "", "family" : "O'Hagen", "given" : "Jessica", "non-dropping-particle" : "", "parse-names" : false, "suffix" : "" }, { "dropping-particle" : "", "family" : "Sproule", "given" : "Douglas M", "non-dropping-particle" : "", "parse-names" : false, "suffix" : "" }, { "dropping-particle" : "De", "family" : "Vivo", "given" : "Darryl C", "non-dropping-particle" : "", "parse-names" : false, "suffix" : "" }, { "dropping-particle" : "", "family" : "Kaufmann", "given" : "Petra", "non-dropping-particle" : "", "parse-names" : false, "suffix" : "" } ], "container-title" : "Journal of child neurology", "id" : "ITEM-2", "issue" : "5", "issued" : { "date-parts" : [ [ "2013" ] ] }, "page" : "576-82", "title" : "Independent mobility after early introduction of a power wheelchair in spinal muscular atrophy.", "type" : "article-journal", "volume" : "28" }, "uris" : [ "http://www.mendeley.com/documents/?uuid=a69a9cfb-d99b-4dc6-a938-608563eb1ac2" ] }, { "id" : "ITEM-3", "itemData" : { "DOI" : "10.1097/PEP.0000000000000001", "ISBN" : "0000000000000", "ISSN" : "0898-5669", "author" : [ { "dropping-particle" : "", "family" : "Huang", "given" : "Hsiang-han", "non-dropping-particle" : "", "parse-names" : false, "suffix" : "" }, { "dropping-particle" : "", "family" : "Ragonesi", "given" : "Christina B.", "non-dropping-particle" : "", "parse-names" : false, "suffix" : "" }, { "dropping-particle" : "", "family" : "Stoner", "given" : "Tracy", "non-dropping-particle" : "", "parse-names" : false, "suffix" : "" }, { "dropping-particle" : "", "family" : "Peffley", "given" : "Terri", "non-dropping-particle" : "", "parse-names" : false, "suffix" : "" }, { "dropping-particle" : "", "family" : "Galloway", "given" : "James C.", "non-dropping-particle" : "", "parse-names" : false, "suffix" : "" } ], "container-title" : "Pediatric Physical Therapy", "id" : "ITEM-3", "issue" : "1", "issued" : { "date-parts" : [ [ "2014" ] ] }, "page" : "76-84", "title" : "Modified Toy Cars for Mobility and Socialization", "type" : "article-journal", "volume" : "26" }, "uris" : [ "http://www.mendeley.com/documents/?uuid=22d0fd11-5a45-4789-b132-ac3062463ddc" ] }, { "id" : "ITEM-4", "itemData" : { "ISBN" : "0031-9023 (Print)\\r0031-9023 (Linking)", "ISSN" : "0031-9023", "PMID" : "12620089", "abstract" : "BACKGROUND AND PURPOSE: Young children with severe motor impairments, such as spinal muscular atrophy, are often unable to move around their environment independently; therefore, they may be at risk for delays in areas of development not directly related to their motor limitations. Power mobility is an intervention that provides young children a means of independent movement and enables them to independently explore their environment. CASE DESCRIPTION: The participant was a 20-month-old girl with type II spinal muscular atrophy. INTERVENTION: The authors provided the child with a power wheelchair and gave her mother and physical therapist general guidelines to encourage her use of the power wheelchair. OUTCOMES: Within 6 weeks after receiving the power wheelchair, the child operated the wheelchair independently. She showed developmental gains in all domains of the Battelle Developmental Inventory and the Pediatric Evaluation of Disability Inventory over 6 months. The authors conducted an interview with the child's mother before and after intervention. She reported that the child was more independent after receiving the power wheelchair. DISCUSSION: The power wheelchair may have been associated with the changes in the child's mobility and her developmental changes over 6 months.", "author" : [ { "dropping-particle" : "", "family" : "Jones", "given" : "M A", "non-dropping-particle" : "", "parse-names" : false, "suffix" : "" }, { "dropping-particle" : "", "family" : "McEwen", "given" : "I R", "non-dropping-particle" : "", "parse-names" : false, "suffix" : "" }, { "dropping-particle" : "", "family" : "Hansen", "given" : "L", "non-dropping-particle" : "", "parse-names" : false, "suffix" : "" } ], "container-title" : "Phys Ther", "id" : "ITEM-4", "issue" : "3", "issued" : { "date-parts" : [ [ "2003" ] ] }, "page" : "253-262", "title" : "Use of power mobility for a young child with spinal muscular atrophy", "type" : "article-journal", "volume" : "83" }, "uris" : [ "http://www.mendeley.com/documents/?uuid=40a33f91-228b-4eb6-a868-0ec26f27e9f9" ] }, { "id" : "ITEM-5", "itemData" : { "DOI" : "10.1097/PEP.0b013e31824c5fdc", "ISSN" : "1538-005X", "PMID" : "22466379", "abstract" : "PURPOSE: The purpose of this pilot randomized controlled study was to identify any effects of power wheelchairs on the development and function of young children with severe motor impairments. METHODS: Participants were 28 children with various diagnoses, aged 14 to 30 months when they entered the study. The Battelle Developmental Inventory (BDI), Pediatric Evaluation of Disability Inventory, and Early Coping Inventory were administered at entry and after 12 months. RESULTS: The on-protocol analysis comparing median change scores showed the experimental groups' BDI receptive communication scores, and their Pediatric Evaluation of Disability Inventory mobility functional skills, mobility caregiver assistance, and self-care caregiver scores improved significantly more than the control group's scores. An intention-to-treat analysis upheld the findings and revealed an additional difference between the groups' BDI total score. CONCLUSION: The results support use of power wheelchairs with children as young as age 14 months to enhance development and function, although additional research is needed.", "author" : [ { "dropping-particle" : "", "family" : "Jones", "given" : "M", "non-dropping-particle" : "", "parse-names" : false, "suffix" : "" }, { "dropping-particle" : "", "family" : "McEwen", "given" : "I R", "non-dropping-particle" : "", "parse-names" : false, "suffix" : "" }, { "dropping-particle" : "", "family" : "Neas", "given" : "B R", "non-dropping-particle" : "", "parse-names" : false, "suffix" : "" } ], "container-title" : "Pediatric physical therapy : the official publication of the Section on Pediatrics of the American Physical Therapy Association", "id" : "ITEM-5", "issue" : "2", "issued" : { "date-parts" : [ [ "2012" ] ] }, "page" : "131-40; discussion 140", "title" : "Effects of power wheelchairs on the development and function of young children with severe motor impairments.", "type" : "article-journal", "volume" : "24" }, "uris" : [ "http://www.mendeley.com/documents/?uuid=d3ee4247-0526-4e98-8b91-3088d4644e59" ] }, { "id" : "ITEM-6", "itemData" : { "ISBN" : "0000000000000", "ISSN" : "0898-5669", "author" : [ { "dropping-particle" : "", "family" : "Logan", "given" : "SW", "non-dropping-particle" : "", "parse-names" : false, "suffix" : "" }, { "dropping-particle" : "", "family" : "Huang", "given" : "Hsiang-han", "non-dropping-particle" : "", "parse-names" : false, "suffix" : "" }, { "dropping-particle" : "", "family" : "K", "given" : "Stahlin", "non-dropping-particle" : "", "parse-names" : false, "suffix" : "" }, { "dropping-particle" : "", "family" : "Galloway", "given" : "James C.", "non-dropping-particle" : "", "parse-names" : false, "suffix" : "" } ], "container-title" : "Pediatric Physical Therapy", "id" : "ITEM-6", "issued" : { "date-parts" : [ [ "2014" ] ] }, "page" : "418-426", "title" : "Modified Ride-on Car for Mobility and Socialization: Single-case Study of an Infant with Down Syndrome", "type" : "article-journal", "volume" : "26" }, "uris" : [ "http://www.mendeley.com/documents/?uuid=828612e8-7589-4364-a3a0-badcc69b284d" ] } ], "mendeley" : { "formattedCitation" : "&lt;sup&gt;18,21,25,28,29,34&lt;/sup&gt;", "plainTextFormattedCitation" : "18,21,25,28,29,34", "previouslyFormattedCitation" : "&lt;sup&gt;18,21,25,28,29,34&lt;/sup&gt;" }, "properties" : { "noteIndex" : 0 }, "schema" : "https://github.com/citation-style-language/schema/raw/master/csl-citation.json" }</w:instrText>
      </w:r>
      <w:r>
        <w:rPr>
          <w:color w:val="000000"/>
          <w:sz w:val="24"/>
          <w:szCs w:val="24"/>
        </w:rPr>
        <w:fldChar w:fldCharType="separate"/>
      </w:r>
      <w:r w:rsidRPr="00726FAD">
        <w:rPr>
          <w:noProof/>
          <w:color w:val="000000"/>
          <w:sz w:val="24"/>
          <w:szCs w:val="24"/>
          <w:vertAlign w:val="superscript"/>
        </w:rPr>
        <w:t>18,21,25,28,29,34</w:t>
      </w:r>
      <w:r>
        <w:rPr>
          <w:color w:val="000000"/>
          <w:sz w:val="24"/>
          <w:szCs w:val="24"/>
        </w:rPr>
        <w:fldChar w:fldCharType="end"/>
      </w:r>
      <w:r w:rsidRPr="00727BDA">
        <w:rPr>
          <w:color w:val="000000"/>
          <w:sz w:val="24"/>
          <w:szCs w:val="24"/>
        </w:rPr>
        <w:t xml:space="preserve"> One additional study included a ho</w:t>
      </w:r>
      <w:r>
        <w:rPr>
          <w:color w:val="000000"/>
          <w:sz w:val="24"/>
          <w:szCs w:val="24"/>
        </w:rPr>
        <w:t>m</w:t>
      </w:r>
      <w:r w:rsidRPr="00727BDA">
        <w:rPr>
          <w:color w:val="000000"/>
          <w:sz w:val="24"/>
          <w:szCs w:val="24"/>
        </w:rPr>
        <w:t xml:space="preserve">e program but did not report </w:t>
      </w:r>
      <w:r w:rsidRPr="00726FAD">
        <w:rPr>
          <w:color w:val="000000"/>
          <w:sz w:val="24"/>
          <w:szCs w:val="24"/>
        </w:rPr>
        <w:t>adherence.</w:t>
      </w:r>
      <w:r w:rsidRPr="00726FAD">
        <w:rPr>
          <w:color w:val="000000"/>
          <w:sz w:val="24"/>
          <w:szCs w:val="24"/>
        </w:rPr>
        <w:fldChar w:fldCharType="begin" w:fldLock="1"/>
      </w:r>
      <w:r>
        <w:rPr>
          <w:color w:val="000000"/>
          <w:sz w:val="24"/>
          <w:szCs w:val="24"/>
        </w:rPr>
        <w:instrText>ADDIN CSL_CITATION { "citationItems" : [ { "id" : "ITEM-1", "itemData" : { "DOI" : "10.1097/PEP.0b013e31824c764b", "ISSN" : "0898-5669", "author" : [ { "dropping-particle" : "", "family" : "Ragonesi", "given" : "Christina B.", "non-dropping-particle" : "", "parse-names" : false, "suffix" : "" }, { "dropping-particle" : "", "family" : "Galloway", "given" : "James Cole", "non-dropping-particle" : "", "parse-names" : false, "suffix" : "" } ], "container-title" : "Pediatric Physical Therapy", "id" : "ITEM-1", "issue" : "2", "issued" : { "date-parts" : [ [ "2012" ] ] }, "page" : "141-148", "title" : "Short-term, Early Intensive Power Mobility Training", "type" : "article-journal", "volume" : "24" }, "uris" : [ "http://www.mendeley.com/documents/?uuid=2b5291fb-1d1b-43b3-b155-d08cebf5eae9" ] } ], "mendeley" : { "formattedCitation" : "&lt;sup&gt;41&lt;/sup&gt;", "plainTextFormattedCitation" : "41", "previouslyFormattedCitation" : "&lt;sup&gt;41&lt;/sup&gt;" }, "properties" : { "noteIndex" : 0 }, "schema" : "https://github.com/citation-style-language/schema/raw/master/csl-citation.json" }</w:instrText>
      </w:r>
      <w:r w:rsidRPr="00726FAD">
        <w:rPr>
          <w:color w:val="000000"/>
          <w:sz w:val="24"/>
          <w:szCs w:val="24"/>
        </w:rPr>
        <w:fldChar w:fldCharType="separate"/>
      </w:r>
      <w:r w:rsidRPr="00726FAD">
        <w:rPr>
          <w:noProof/>
          <w:color w:val="000000"/>
          <w:sz w:val="24"/>
          <w:szCs w:val="24"/>
          <w:vertAlign w:val="superscript"/>
        </w:rPr>
        <w:t>41</w:t>
      </w:r>
      <w:r w:rsidRPr="00726FAD">
        <w:rPr>
          <w:color w:val="000000"/>
          <w:sz w:val="24"/>
          <w:szCs w:val="24"/>
        </w:rPr>
        <w:fldChar w:fldCharType="end"/>
      </w:r>
    </w:p>
    <w:p w14:paraId="73816088" w14:textId="77777777" w:rsidR="0016727B" w:rsidRDefault="0016727B"/>
    <w:sectPr w:rsidR="0016727B" w:rsidSect="00CC428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7"/>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6559"/>
    <w:rsid w:val="00034031"/>
    <w:rsid w:val="00046C4B"/>
    <w:rsid w:val="0016727B"/>
    <w:rsid w:val="001D1A74"/>
    <w:rsid w:val="001E417A"/>
    <w:rsid w:val="002837A4"/>
    <w:rsid w:val="0030029A"/>
    <w:rsid w:val="004656CE"/>
    <w:rsid w:val="00531FA1"/>
    <w:rsid w:val="005C3BE3"/>
    <w:rsid w:val="006510F2"/>
    <w:rsid w:val="006F38E6"/>
    <w:rsid w:val="00785583"/>
    <w:rsid w:val="008C7FBF"/>
    <w:rsid w:val="009242CE"/>
    <w:rsid w:val="00AF7A24"/>
    <w:rsid w:val="00B23BE2"/>
    <w:rsid w:val="00BB239A"/>
    <w:rsid w:val="00BF6910"/>
    <w:rsid w:val="00C31616"/>
    <w:rsid w:val="00C321AE"/>
    <w:rsid w:val="00C8474F"/>
    <w:rsid w:val="00CC428E"/>
    <w:rsid w:val="00D34507"/>
    <w:rsid w:val="00DA4157"/>
    <w:rsid w:val="00DB5A39"/>
    <w:rsid w:val="00DC5EF0"/>
    <w:rsid w:val="00F31D80"/>
    <w:rsid w:val="00FD325F"/>
    <w:rsid w:val="00FF6559"/>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7B52A93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F6559"/>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22716</Words>
  <Characters>129484</Characters>
  <Application>Microsoft Macintosh Word</Application>
  <DocSecurity>0</DocSecurity>
  <Lines>1079</Lines>
  <Paragraphs>303</Paragraphs>
  <ScaleCrop>false</ScaleCrop>
  <LinksUpToDate>false</LinksUpToDate>
  <CharactersWithSpaces>1518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a Fetters</dc:creator>
  <cp:keywords/>
  <dc:description/>
  <cp:lastModifiedBy>Linda Fetters</cp:lastModifiedBy>
  <cp:revision>2</cp:revision>
  <dcterms:created xsi:type="dcterms:W3CDTF">2017-08-02T14:37:00Z</dcterms:created>
  <dcterms:modified xsi:type="dcterms:W3CDTF">2017-08-02T14:38:00Z</dcterms:modified>
</cp:coreProperties>
</file>